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06DCF5" w14:textId="77777777" w:rsidR="008673FC" w:rsidRDefault="008673FC" w:rsidP="006B74AF">
      <w:pPr>
        <w:pStyle w:val="Heading1"/>
        <w:ind w:left="0" w:firstLine="0"/>
      </w:pPr>
    </w:p>
    <w:p w14:paraId="1FFAD90F" w14:textId="77777777" w:rsidR="00EE514A" w:rsidRDefault="00EE514A" w:rsidP="006B74AF">
      <w:pPr>
        <w:pStyle w:val="Heading1"/>
        <w:ind w:left="0" w:firstLine="0"/>
      </w:pPr>
    </w:p>
    <w:p w14:paraId="5A50823E" w14:textId="5540069A"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6F2A6752" w:rsidR="007464F1" w:rsidRPr="007464F1" w:rsidRDefault="007E46CF" w:rsidP="006B74AF">
      <w:pPr>
        <w:ind w:firstLine="0"/>
        <w:jc w:val="center"/>
      </w:pPr>
      <w:r>
        <w:t xml:space="preserve">Tracking Moral Foundation Divergence </w:t>
      </w:r>
      <w:proofErr w:type="gramStart"/>
      <w:r w:rsidR="000D4B9F">
        <w:t>In</w:t>
      </w:r>
      <w:proofErr w:type="gramEnd"/>
      <w:r>
        <w:t xml:space="preserve"> </w:t>
      </w:r>
      <w:r w:rsidR="007464F1" w:rsidRPr="007464F1">
        <w:t xml:space="preserve">Presidential Debate Over </w:t>
      </w:r>
      <w:r w:rsidR="005C05EE">
        <w:t>4</w:t>
      </w:r>
      <w:r w:rsidR="007464F1" w:rsidRPr="007464F1">
        <w:t>0 Years</w:t>
      </w:r>
    </w:p>
    <w:p w14:paraId="4458AFE5" w14:textId="77777777" w:rsidR="007464F1" w:rsidRPr="007464F1" w:rsidRDefault="007464F1" w:rsidP="006B74AF"/>
    <w:p w14:paraId="7289A0D6" w14:textId="126557FD" w:rsidR="000904F6" w:rsidRPr="009E2D9F" w:rsidRDefault="00BD343C" w:rsidP="006B74AF">
      <w:pPr>
        <w:spacing w:after="120"/>
        <w:ind w:firstLine="0"/>
        <w:jc w:val="center"/>
        <w:rPr>
          <w:lang w:eastAsia="zh-CN"/>
        </w:rPr>
      </w:pPr>
      <w:proofErr w:type="spellStart"/>
      <w:r w:rsidRPr="009E2D9F">
        <w:rPr>
          <w:lang w:eastAsia="zh-CN"/>
        </w:rPr>
        <w:t>Mengyao</w:t>
      </w:r>
      <w:proofErr w:type="spellEnd"/>
      <w:r w:rsidRPr="009E2D9F">
        <w:rPr>
          <w:lang w:eastAsia="zh-CN"/>
        </w:rPr>
        <w:t xml:space="preserve"> Xu</w:t>
      </w:r>
      <w:r w:rsidR="007E46CF">
        <w:rPr>
          <w:lang w:eastAsia="zh-CN"/>
        </w:rPr>
        <w:t>, Lingshu Hu</w:t>
      </w:r>
    </w:p>
    <w:p w14:paraId="16C9F820" w14:textId="5BEB7237" w:rsidR="00BD343C" w:rsidRPr="009E2D9F" w:rsidRDefault="00BD343C" w:rsidP="006B74AF">
      <w:pPr>
        <w:spacing w:after="120"/>
        <w:ind w:firstLine="0"/>
        <w:jc w:val="center"/>
        <w:rPr>
          <w:lang w:eastAsia="zh-CN"/>
        </w:rPr>
      </w:pPr>
      <w:r w:rsidRPr="009E2D9F">
        <w:rPr>
          <w:lang w:eastAsia="zh-CN"/>
        </w:rPr>
        <w:t>Missouri School of Journalism</w:t>
      </w:r>
    </w:p>
    <w:p w14:paraId="2A1DACAD" w14:textId="77777777" w:rsidR="00BD343C" w:rsidRPr="009E2D9F" w:rsidRDefault="00BD343C" w:rsidP="006B74AF">
      <w:pPr>
        <w:spacing w:after="120"/>
        <w:rPr>
          <w:lang w:eastAsia="zh-CN"/>
        </w:rPr>
      </w:pPr>
    </w:p>
    <w:p w14:paraId="0280F885" w14:textId="77777777" w:rsidR="00D82429" w:rsidRPr="009E2D9F" w:rsidRDefault="00D82429" w:rsidP="006B74AF">
      <w:pPr>
        <w:spacing w:after="120"/>
      </w:pPr>
    </w:p>
    <w:p w14:paraId="00E12087" w14:textId="77777777" w:rsidR="00B825F0" w:rsidRPr="009E2D9F" w:rsidRDefault="00B825F0" w:rsidP="006B74AF">
      <w:pPr>
        <w:spacing w:after="120"/>
      </w:pPr>
    </w:p>
    <w:p w14:paraId="1363404E" w14:textId="77777777" w:rsidR="00D82429" w:rsidRPr="009E2D9F" w:rsidRDefault="00D82429" w:rsidP="006B74AF">
      <w:pPr>
        <w:spacing w:after="120"/>
      </w:pPr>
    </w:p>
    <w:p w14:paraId="61A6B771" w14:textId="77777777" w:rsidR="00D82429" w:rsidRPr="009E2D9F" w:rsidRDefault="00D82429" w:rsidP="006B74AF">
      <w:pPr>
        <w:pStyle w:val="Heading1"/>
        <w:ind w:left="0" w:firstLine="0"/>
      </w:pPr>
      <w:r w:rsidRPr="009E2D9F">
        <w:t>Key Words</w:t>
      </w:r>
    </w:p>
    <w:p w14:paraId="53D8525A" w14:textId="18DC7422" w:rsidR="00D82429" w:rsidRPr="009E2D9F" w:rsidRDefault="00A77F83" w:rsidP="006B74AF">
      <w:pPr>
        <w:spacing w:after="120"/>
        <w:ind w:firstLine="0"/>
        <w:jc w:val="center"/>
        <w:rPr>
          <w:rFonts w:eastAsia="SimSun"/>
          <w:lang w:eastAsia="zh-CN"/>
        </w:rPr>
      </w:pPr>
      <w:r>
        <w:t>Presidential Debate</w:t>
      </w:r>
      <w:r w:rsidR="00D82429" w:rsidRPr="009E2D9F">
        <w:t xml:space="preserve">, </w:t>
      </w:r>
      <w:r w:rsidR="009D0619">
        <w:t>Moral</w:t>
      </w:r>
      <w:r w:rsidR="00D82429" w:rsidRPr="009E2D9F">
        <w:t xml:space="preserve"> Foundation Theory,</w:t>
      </w:r>
      <w:r w:rsidR="00B825F0" w:rsidRPr="009E2D9F">
        <w:t xml:space="preserve"> </w:t>
      </w:r>
      <w:r>
        <w:t>Mediatization</w:t>
      </w:r>
      <w:r w:rsidR="009D0619">
        <w:rPr>
          <w:lang w:eastAsia="zh-CN"/>
        </w:rPr>
        <w:t>,</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78E124BF" w:rsidR="00F631D8" w:rsidRDefault="008B1C0B" w:rsidP="008B1C0B">
      <w:pPr>
        <w:widowControl/>
      </w:pPr>
      <w:r>
        <w:t xml:space="preserve">Televised presidential debate has been criticized for lack of real clash, failed to develop real issue discussion, </w:t>
      </w:r>
      <w:r w:rsidR="005C194B">
        <w:t xml:space="preserve">too much focus on candidates’ image instead of issue discussion </w:t>
      </w:r>
      <w:r w:rsidR="005C194B">
        <w:fldChar w:fldCharType="begin"/>
      </w:r>
      <w:r w:rsidR="005C194B">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5C194B">
        <w:fldChar w:fldCharType="separate"/>
      </w:r>
      <w:r w:rsidR="005C194B">
        <w:rPr>
          <w:noProof/>
        </w:rPr>
        <w:t>(Carlin, 1989, 1992)</w:t>
      </w:r>
      <w:r w:rsidR="005C194B">
        <w:fldChar w:fldCharType="end"/>
      </w:r>
      <w:r>
        <w:t>,</w:t>
      </w:r>
      <w:r w:rsidR="005C194B">
        <w:t xml:space="preserve"> although there is no question that presidential debate does serve our democracy well by contributing to a more engaged and better informed electorate </w:t>
      </w:r>
      <w:r w:rsidR="005C194B">
        <w:fldChar w:fldCharType="begin"/>
      </w:r>
      <w:r w:rsidR="005C194B">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5C194B">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5C194B">
        <w:instrText xml:space="preserve"> ADDIN EN.CITE </w:instrTex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5C194B">
        <w:instrText xml:space="preserve"> ADDIN EN.CITE.DATA </w:instrText>
      </w:r>
      <w:r w:rsidR="005C194B">
        <w:fldChar w:fldCharType="end"/>
      </w:r>
      <w:r w:rsidR="005C194B">
        <w:fldChar w:fldCharType="separate"/>
      </w:r>
      <w:r w:rsidR="005C194B">
        <w:rPr>
          <w:noProof/>
        </w:rPr>
        <w:t>(Graham et al., 2013; Haidt &amp; Graham, 2007; Haidt &amp; Joseph, 2004)</w:t>
      </w:r>
      <w:r w:rsidR="005C194B">
        <w:fldChar w:fldCharType="end"/>
      </w:r>
      <w:r w:rsidR="005C194B">
        <w:t xml:space="preserve"> or </w:t>
      </w:r>
      <w:r w:rsidR="00F631D8">
        <w:t xml:space="preserve">mediatization </w:t>
      </w:r>
      <w:r w:rsidR="00F631D8">
        <w:fldChar w:fldCharType="begin"/>
      </w:r>
      <w:r w:rsidR="00F631D8">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F631D8">
        <w:rPr>
          <w:noProof/>
        </w:rPr>
        <w:t>(S. Hjarvard, 2008; S. P. Hjarvard, 2013)</w:t>
      </w:r>
      <w:r w:rsidR="00F631D8">
        <w:fldChar w:fldCharType="end"/>
      </w:r>
      <w:r w:rsidR="00F631D8">
        <w:t xml:space="preserve"> perspective.</w:t>
      </w:r>
    </w:p>
    <w:p w14:paraId="4C224BBC" w14:textId="62B904BF"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 xml:space="preserve">Some people are more sensitive to one or more of these five innate systems. Generally speaking, one with a libertarian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xml:space="preserve">, while conservatives have even sensitivity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9C1E62">
        <w:instrText xml:space="preserve"> ADDIN EN.CITE </w:instrTex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9C1E62">
        <w:instrText xml:space="preserve"> ADDIN EN.CITE.DATA </w:instrText>
      </w:r>
      <w:r w:rsidR="009C1E62">
        <w:fldChar w:fldCharType="end"/>
      </w:r>
      <w:r w:rsidR="009C1E62">
        <w:fldChar w:fldCharType="separate"/>
      </w:r>
      <w:r w:rsidR="009C1E62">
        <w:rPr>
          <w:noProof/>
        </w:rPr>
        <w:t>(Graham et al., 2013; Haidt &amp; Graham, 2007; Haidt &amp; Joseph, 2004)</w:t>
      </w:r>
      <w:r w:rsidR="009C1E62">
        <w:fldChar w:fldCharType="end"/>
      </w:r>
      <w:r w:rsidR="009C1E62">
        <w:rPr>
          <w:lang w:eastAsia="zh-CN"/>
        </w:rPr>
        <w:t xml:space="preserve">. </w:t>
      </w:r>
    </w:p>
    <w:p w14:paraId="1B761933" w14:textId="699FD04A"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dimensions rather than trying to understand each other, or in other words, talking pass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ho </w:t>
      </w:r>
      <w:r w:rsidR="00FC1AFC">
        <w:rPr>
          <w:lang w:eastAsia="zh-CN"/>
        </w:rPr>
        <w:lastRenderedPageBreak/>
        <w:t>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FC1AFC">
        <w:rPr>
          <w:lang w:eastAsia="zh-CN"/>
        </w:rPr>
        <w:t xml:space="preserve">), including his debate opponent also. </w:t>
      </w:r>
    </w:p>
    <w:p w14:paraId="4B30FE5E" w14:textId="3C5CDD5C" w:rsidR="00247C7E" w:rsidRDefault="00FC1AFC" w:rsidP="000A26F9">
      <w:pPr>
        <w:widowControl/>
      </w:pPr>
      <w:r>
        <w:rPr>
          <w:lang w:eastAsia="zh-CN"/>
        </w:rPr>
        <w:t>On the other hand,</w:t>
      </w:r>
      <w:r w:rsidR="004F06E8">
        <w:rPr>
          <w:lang w:eastAsia="zh-CN"/>
        </w:rPr>
        <w:t xml:space="preserve"> during the debates, president candidates</w:t>
      </w:r>
      <w:r>
        <w:rPr>
          <w:lang w:eastAsia="zh-CN"/>
        </w:rPr>
        <w:t xml:space="preserve"> </w:t>
      </w:r>
      <w:r w:rsidR="004F06E8">
        <w:rPr>
          <w:lang w:eastAsia="zh-CN"/>
        </w:rPr>
        <w:t xml:space="preserve">may not want to understand and discuss with people (including his debate opponent) with a different political view according to </w:t>
      </w:r>
      <w:r>
        <w:t xml:space="preserve">mediatization theory </w:t>
      </w:r>
      <w:r>
        <w:fldChar w:fldCharType="begin"/>
      </w:r>
      <w:r>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proofErr w:type="spellStart"/>
      <w:r w:rsidR="0086328B">
        <w:t>Hjarvard</w:t>
      </w:r>
      <w:proofErr w:type="spellEnd"/>
      <w:r w:rsidR="0086328B">
        <w:t xml:space="preserve"> </w:t>
      </w:r>
      <w:r w:rsidR="0086328B" w:rsidRPr="003F49F4">
        <w:fldChar w:fldCharType="begin"/>
      </w:r>
      <w:r w:rsidR="0086328B">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86328B">
        <w:rPr>
          <w:noProof/>
        </w:rPr>
        <w:t>(2013)</w:t>
      </w:r>
      <w:r w:rsidR="0086328B" w:rsidRPr="003F49F4">
        <w:fldChar w:fldCharType="end"/>
      </w:r>
      <w:r w:rsidR="0086328B">
        <w:t xml:space="preserve"> found it has been crucial for politicians to </w:t>
      </w:r>
      <w:r w:rsidR="00247C7E">
        <w:t>“</w:t>
      </w:r>
      <w:r w:rsidR="0086328B">
        <w:t>perform their public personas</w:t>
      </w:r>
      <w:r w:rsidR="00247C7E">
        <w:t>”</w:t>
      </w:r>
      <w:r w:rsidR="00247C7E" w:rsidRPr="00247C7E">
        <w:t xml:space="preserve"> </w:t>
      </w:r>
      <w:r w:rsidR="00247C7E" w:rsidRPr="003F49F4">
        <w:fldChar w:fldCharType="begin"/>
      </w:r>
      <w:r w:rsidR="00247C7E">
        <w:instrText xml:space="preserve"> ADDIN EN.CITE &lt;EndNote&gt;&lt;Cite ExcludeAuth="1" ExcludeYear="1"&gt;&lt;Author&gt;Hjarvard&lt;/Author&gt;&lt;Year&gt;2013&lt;/Year&gt;&lt;RecNum&gt;55&lt;/RecNum&gt;&lt;Pages&gt;67&lt;/Pages&gt;&lt;DisplayText&gt;(p. 67)&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47C7E" w:rsidRPr="003F49F4">
        <w:fldChar w:fldCharType="separate"/>
      </w:r>
      <w:r w:rsidR="00247C7E">
        <w:rPr>
          <w:noProof/>
        </w:rPr>
        <w:t>(p. 67)</w:t>
      </w:r>
      <w:r w:rsidR="00247C7E" w:rsidRPr="003F49F4">
        <w:fldChar w:fldCharType="end"/>
      </w:r>
      <w:r w:rsidR="00247C7E">
        <w:t xml:space="preserve"> </w:t>
      </w:r>
      <w:r w:rsidR="0086328B">
        <w:t xml:space="preserve"> and </w:t>
      </w:r>
      <w:r w:rsidR="000A26F9">
        <w:t xml:space="preserve">politicians </w:t>
      </w:r>
      <w:r w:rsidR="0086328B">
        <w:t>“prone to make use of rhetorical pathos than the often logos-driven discussion”</w:t>
      </w:r>
      <w:r w:rsidR="0086328B" w:rsidRPr="0086328B">
        <w:t xml:space="preserve"> </w:t>
      </w:r>
      <w:r w:rsidR="0086328B" w:rsidRPr="003F49F4">
        <w:fldChar w:fldCharType="begin"/>
      </w:r>
      <w:r w:rsidR="0086328B">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6328B" w:rsidRPr="003F49F4">
        <w:fldChar w:fldCharType="separate"/>
      </w:r>
      <w:r w:rsidR="0086328B">
        <w:rPr>
          <w:noProof/>
        </w:rPr>
        <w:t>(p. 69)</w:t>
      </w:r>
      <w:r w:rsidR="0086328B" w:rsidRPr="003F49F4">
        <w:fldChar w:fldCharType="end"/>
      </w:r>
      <w:r w:rsidR="0086328B">
        <w:t xml:space="preserve">, </w:t>
      </w:r>
      <w:r w:rsidR="000A26F9">
        <w:t xml:space="preserve">which manifests the mediatization in politics – politicians began to abide by media logic. Therefore, the candidates may not have intentions to develop any real issue discussion in debate at all. They agree to debate because presidential debate offers a perfect tool for both politicians and media </w:t>
      </w:r>
      <w:r w:rsidR="000A26F9" w:rsidRPr="003F49F4">
        <w:t xml:space="preserve">to seize the public’s attention in order to </w:t>
      </w:r>
      <w:r w:rsidR="00247C7E">
        <w:t xml:space="preserve">build their public persona. </w:t>
      </w:r>
    </w:p>
    <w:p w14:paraId="5E579FE6" w14:textId="62226DC5" w:rsidR="00A87FA7" w:rsidRDefault="00247C7E" w:rsidP="00247C7E">
      <w:pPr>
        <w:widowControl/>
        <w:ind w:firstLine="0"/>
      </w:pPr>
      <w:r>
        <w:tab/>
      </w:r>
      <w:r w:rsidR="00A87FA7">
        <w:t>This study aims to explore how presidential debates have been mediatized since the first televised presidential debate (1960) till 2016 drawing upon MFT as a prism. This</w:t>
      </w:r>
      <w:r w:rsidR="00325643">
        <w:t xml:space="preserve"> study is the first that bridges MFT and mediatization, which allows us </w:t>
      </w:r>
      <w:r w:rsidR="00540F01">
        <w:t>to explore</w:t>
      </w:r>
      <w:r w:rsidR="00325643">
        <w:t xml:space="preserve"> presidential debates as an indicator showing long-term social transformations – how media interacting with politics.</w:t>
      </w:r>
    </w:p>
    <w:p w14:paraId="5B711446" w14:textId="77777777"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540F01">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CDCA082"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w:t>
      </w:r>
      <w:r w:rsidRPr="009E2D9F">
        <w:lastRenderedPageBreak/>
        <w:t xml:space="preserve">degrees, on five innate psychological systems. Each system produces fast, automatic gut-reactions of like and dislike when certain patterns are received in the social world, which in turn guide judgments of right and wrong. </w:t>
      </w:r>
      <w:r>
        <w:fldChar w:fldCharType="begin"/>
      </w:r>
      <w:r>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Pr>
          <w:noProof/>
        </w:rPr>
        <w:t>(Koleva, Graham, Iyer, Ditto, &amp; Haidt, 2012, p. 185)</w:t>
      </w:r>
      <w:r>
        <w:fldChar w:fldCharType="end"/>
      </w:r>
      <w:r w:rsidRPr="009E2D9F">
        <w:t xml:space="preserve"> </w:t>
      </w:r>
    </w:p>
    <w:p w14:paraId="421A859D" w14:textId="1629B870"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six</w:t>
      </w:r>
      <w:r>
        <w:t xml:space="preserve"> kinds 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rtarian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instrText xml:space="preserve"> ADDIN EN.CITE </w:instrTex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instrText xml:space="preserve"> ADDIN EN.CITE.DATA </w:instrText>
      </w:r>
      <w:r>
        <w:fldChar w:fldCharType="end"/>
      </w:r>
      <w:r>
        <w:fldChar w:fldCharType="separate"/>
      </w:r>
      <w:r>
        <w:rPr>
          <w:noProof/>
        </w:rPr>
        <w:t>(Graham et al., 2013; Haidt, 2012; Haidt &amp; Graham, 2007; Haidt &amp; Joseph, 2004)</w:t>
      </w:r>
      <w:r>
        <w:fldChar w:fldCharType="end"/>
      </w:r>
      <w:r>
        <w:rPr>
          <w:lang w:eastAsia="zh-CN"/>
        </w:rPr>
        <w:t xml:space="preserve">. </w:t>
      </w:r>
    </w:p>
    <w:p w14:paraId="27DC0960" w14:textId="68C43FD2" w:rsidR="00811596" w:rsidRDefault="000135CE" w:rsidP="00E7513C">
      <w:pPr>
        <w:widowControl/>
        <w:rPr>
          <w:lang w:eastAsia="zh-CN"/>
        </w:rPr>
      </w:pPr>
      <w:r>
        <w:rPr>
          <w:lang w:eastAsia="zh-CN"/>
        </w:rPr>
        <w:t>Moral foundations play a very important role in the formation of public opinion</w:t>
      </w:r>
      <w:r w:rsidR="00524D0F">
        <w:rPr>
          <w:lang w:eastAsia="zh-CN"/>
        </w:rPr>
        <w:t xml:space="preserve"> including political attitudes</w:t>
      </w:r>
      <w:r>
        <w:rPr>
          <w:lang w:eastAsia="zh-CN"/>
        </w:rPr>
        <w:t xml:space="preserve"> and a</w:t>
      </w:r>
      <w:r w:rsidR="00DD4C7A">
        <w:rPr>
          <w:rFonts w:hint="eastAsia"/>
          <w:lang w:eastAsia="zh-CN"/>
        </w:rPr>
        <w:t>ppea</w:t>
      </w:r>
      <w:r w:rsidR="00DD4C7A">
        <w:rPr>
          <w:lang w:eastAsia="zh-CN"/>
        </w:rPr>
        <w:t>ls to public’s sensitive moral foundation could lead to more 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B137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B13736">
        <w:rPr>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E7513C">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E7513C">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B137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B13736">
        <w:rPr>
          <w:noProof/>
          <w:lang w:eastAsia="zh-CN"/>
        </w:rPr>
        <w:t>(2020)</w:t>
      </w:r>
      <w:r w:rsidR="00B13736">
        <w:rPr>
          <w:lang w:eastAsia="zh-CN"/>
        </w:rPr>
        <w:fldChar w:fldCharType="end"/>
      </w:r>
      <w:r w:rsidR="00B13736">
        <w:rPr>
          <w:lang w:eastAsia="zh-CN"/>
        </w:rPr>
        <w:t xml:space="preserve"> </w:t>
      </w:r>
      <w:r w:rsidR="00E7513C">
        <w:rPr>
          <w:lang w:eastAsia="zh-CN"/>
        </w:rPr>
        <w:t xml:space="preserve">discovered that liberals and conservatives’ engagement in consumer political actions are influenced by their unique moral sensitivities in each dimension: liberals are influenced mainly by care and fairness moral concerns while conservatives are influenced mainly by loyalty, authority, and sanctity moral concerns. </w:t>
      </w:r>
      <w:r w:rsidR="00043C0B">
        <w:rPr>
          <w:lang w:eastAsia="zh-CN"/>
        </w:rPr>
        <w:t xml:space="preserve">Hoover et at. </w:t>
      </w:r>
      <w:r w:rsidR="00043C0B">
        <w:rPr>
          <w:lang w:eastAsia="zh-CN"/>
        </w:rPr>
        <w:fldChar w:fldCharType="begin"/>
      </w:r>
      <w:r w:rsidR="00043C0B">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043C0B">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043C0B">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043C0B">
        <w:rPr>
          <w:noProof/>
          <w:lang w:eastAsia="zh-CN"/>
        </w:rPr>
        <w:t>(p. 1)</w:t>
      </w:r>
      <w:r w:rsidR="00043C0B">
        <w:rPr>
          <w:lang w:eastAsia="zh-CN"/>
        </w:rPr>
        <w:fldChar w:fldCharType="end"/>
      </w:r>
      <w:r w:rsidR="00043C0B">
        <w:rPr>
          <w:lang w:eastAsia="zh-CN"/>
        </w:rPr>
        <w:t xml:space="preserve">. </w:t>
      </w:r>
      <w:r w:rsidR="00811596">
        <w:rPr>
          <w:lang w:eastAsia="zh-CN"/>
        </w:rPr>
        <w:t xml:space="preserve">It’s obvious that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717BE7">
        <w:rPr>
          <w:lang w:eastAsia="zh-CN"/>
        </w:rPr>
        <w:t>efficient</w:t>
      </w:r>
      <w:r w:rsidR="003B3F83">
        <w:rPr>
          <w:lang w:eastAsia="zh-CN"/>
        </w:rPr>
        <w:t xml:space="preserve"> </w:t>
      </w:r>
      <w:r w:rsidR="00717BE7">
        <w:rPr>
          <w:lang w:eastAsia="zh-CN"/>
        </w:rPr>
        <w:t>communication</w:t>
      </w:r>
      <w:r w:rsidR="003B3F83">
        <w:rPr>
          <w:lang w:eastAsia="zh-CN"/>
        </w:rPr>
        <w:t xml:space="preserve">, but what if a conservative politician has to address some </w:t>
      </w:r>
      <w:r w:rsidR="003B3F83">
        <w:rPr>
          <w:lang w:eastAsia="zh-CN"/>
        </w:rPr>
        <w:lastRenderedPageBreak/>
        <w:t xml:space="preserve">loyalty moral concerns to liberals? </w:t>
      </w:r>
      <w:r w:rsidR="00717BE7">
        <w:rPr>
          <w:lang w:eastAsia="zh-CN"/>
        </w:rPr>
        <w:t>As</w:t>
      </w:r>
      <w:r w:rsidR="003B3F83">
        <w:rPr>
          <w:lang w:eastAsia="zh-CN"/>
        </w:rPr>
        <w:t xml:space="preserve"> those concerns are so important to conservatives whose loyalty moral taste buds are much more well developed than liberals’.  </w:t>
      </w:r>
    </w:p>
    <w:p w14:paraId="6CCAEB44" w14:textId="64B2FF90" w:rsidR="005654F3" w:rsidRDefault="003B3F83" w:rsidP="005654F3">
      <w:pPr>
        <w:spacing w:after="120"/>
        <w:rPr>
          <w:lang w:eastAsia="zh-CN"/>
        </w:rPr>
      </w:pPr>
      <w:r>
        <w:rPr>
          <w:lang w:eastAsia="zh-CN"/>
        </w:rPr>
        <w:t xml:space="preserve">According to </w:t>
      </w:r>
      <w:r w:rsidR="00043C0B">
        <w:rPr>
          <w:lang w:eastAsia="zh-CN"/>
        </w:rPr>
        <w:t xml:space="preserve">Haidt and Graham </w:t>
      </w:r>
      <w:r w:rsidR="00043C0B">
        <w:rPr>
          <w:lang w:eastAsia="zh-CN"/>
        </w:rPr>
        <w:fldChar w:fldCharType="begin"/>
      </w:r>
      <w:r w:rsidR="00043C0B">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043C0B">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olitical liberals have moral intuitions primarily based upon the first two</w:t>
      </w:r>
      <w:r w:rsidR="00AE56E2">
        <w:rPr>
          <w:lang w:eastAsia="zh-CN"/>
        </w:rPr>
        <w:t xml:space="preserve"> </w:t>
      </w:r>
      <w:r w:rsidR="00AE56E2" w:rsidRPr="00AE56E2">
        <w:rPr>
          <w:lang w:eastAsia="zh-CN"/>
        </w:rPr>
        <w:t>foundations,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AE56E2">
        <w:rPr>
          <w:lang w:eastAsia="zh-CN"/>
        </w:rPr>
        <w:instrText xml:space="preserve"> ADDIN EN.CITE &lt;EndNote&gt;&lt;Cite ExcludeAuth="1" ExcludeYear="1"&gt;&lt;Author&gt;Haidt&lt;/Author&gt;&lt;Year&gt;2007&lt;/Year&gt;&lt;RecNum&gt;99&lt;/RecNum&gt;&lt;Pages&gt;98&lt;/Pages&gt;&lt;DisplayText&gt;(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AE56E2">
        <w:rPr>
          <w:noProof/>
          <w:lang w:eastAsia="zh-CN"/>
        </w:rPr>
        <w:t>(p. 98)</w:t>
      </w:r>
      <w:r w:rsidR="00AE56E2">
        <w:rPr>
          <w:lang w:eastAsia="zh-CN"/>
        </w:rPr>
        <w:fldChar w:fldCharType="end"/>
      </w:r>
      <w:r w:rsidR="00AE56E2">
        <w:rPr>
          <w:lang w:eastAsia="zh-CN"/>
        </w:rPr>
        <w:t xml:space="preserve"> </w:t>
      </w:r>
      <w:r w:rsidR="00717BE7">
        <w:rPr>
          <w:lang w:eastAsia="zh-CN"/>
        </w:rPr>
        <w:t xml:space="preserve">Implications for the problem of talking past each other instead of to each other may offer opportunities for more pointed and substantive communication that leads to difficult but fruitful conversations. </w:t>
      </w:r>
      <w:r w:rsidR="00433F79">
        <w:rPr>
          <w:rFonts w:hint="eastAsia"/>
          <w:lang w:eastAsia="zh-CN"/>
        </w:rPr>
        <w:t>Kraft</w:t>
      </w:r>
      <w:r w:rsidR="00433F79">
        <w:rPr>
          <w:lang w:eastAsia="zh-CN"/>
        </w:rPr>
        <w:t xml:space="preserve"> </w:t>
      </w:r>
      <w:r w:rsidR="00433F79">
        <w:rPr>
          <w:lang w:eastAsia="zh-CN"/>
        </w:rPr>
        <w:fldChar w:fldCharType="begin"/>
      </w:r>
      <w:r w:rsidR="00A57025">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433F79">
        <w:rPr>
          <w:lang w:eastAsia="zh-CN"/>
        </w:rPr>
        <w:fldChar w:fldCharType="separate"/>
      </w:r>
      <w:r w:rsidR="00433F79">
        <w:rPr>
          <w:noProof/>
          <w:lang w:eastAsia="zh-CN"/>
        </w:rPr>
        <w:t>(2018)</w:t>
      </w:r>
      <w:r w:rsidR="00433F79">
        <w:rPr>
          <w:lang w:eastAsia="zh-CN"/>
        </w:rPr>
        <w:fldChar w:fldCharType="end"/>
      </w:r>
      <w:r w:rsidR="00433F79">
        <w:rPr>
          <w:lang w:eastAsia="zh-CN"/>
        </w:rPr>
        <w:t xml:space="preserve"> examined moral concerns in individual political attitude expression and found “systematic patterns in the emphasis on moral considerations among liberals and conservatives for three foundations” </w:t>
      </w:r>
      <w:r w:rsidR="00433F79">
        <w:rPr>
          <w:lang w:eastAsia="zh-CN"/>
        </w:rPr>
        <w:fldChar w:fldCharType="begin"/>
      </w:r>
      <w:r w:rsidR="00A57025">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433F79">
        <w:rPr>
          <w:lang w:eastAsia="zh-CN"/>
        </w:rPr>
        <w:fldChar w:fldCharType="separate"/>
      </w:r>
      <w:r w:rsidR="00433F79">
        <w:rPr>
          <w:noProof/>
          <w:lang w:eastAsia="zh-CN"/>
        </w:rPr>
        <w:t>(p. 1031)</w:t>
      </w:r>
      <w:r w:rsidR="00433F79">
        <w:rPr>
          <w:lang w:eastAsia="zh-CN"/>
        </w:rPr>
        <w:fldChar w:fldCharType="end"/>
      </w:r>
      <w:r w:rsidR="00433F79">
        <w:rPr>
          <w:lang w:eastAsia="zh-CN"/>
        </w:rPr>
        <w:t xml:space="preserve">: liberals </w:t>
      </w:r>
      <w:r w:rsidR="00343533">
        <w:rPr>
          <w:lang w:eastAsia="zh-CN"/>
        </w:rPr>
        <w:t>talk more about care and fairness considerations, while conservatives emphasiz</w:t>
      </w:r>
      <w:r w:rsidR="00537D17">
        <w:rPr>
          <w:lang w:eastAsia="zh-CN"/>
        </w:rPr>
        <w:t xml:space="preserve">e </w:t>
      </w:r>
      <w:r w:rsidR="00343533">
        <w:rPr>
          <w:lang w:eastAsia="zh-CN"/>
        </w:rPr>
        <w:t xml:space="preserve">on loyalty considerations. </w:t>
      </w:r>
      <w:r w:rsidR="005654F3">
        <w:rPr>
          <w:lang w:eastAsia="zh-CN"/>
        </w:rPr>
        <w:t xml:space="preserve">Moral foundation sensitivity difference has been attributed to the polarization of our society, especially for political attitude in a bi-party environment such as the United State </w:t>
      </w:r>
      <w:r w:rsidR="005654F3">
        <w:rPr>
          <w:lang w:eastAsia="zh-CN"/>
        </w:rPr>
        <w:fldChar w:fldCharType="begin"/>
      </w:r>
      <w:r w:rsidR="005654F3">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5654F3">
        <w:rPr>
          <w:lang w:eastAsia="zh-CN"/>
        </w:rPr>
        <w:fldChar w:fldCharType="separate"/>
      </w:r>
      <w:r w:rsidR="005654F3">
        <w:rPr>
          <w:noProof/>
          <w:lang w:eastAsia="zh-CN"/>
        </w:rPr>
        <w:t>(Haidt, 2012; Koleva et al., 2012)</w:t>
      </w:r>
      <w:r w:rsidR="005654F3">
        <w:rPr>
          <w:lang w:eastAsia="zh-CN"/>
        </w:rPr>
        <w:fldChar w:fldCharType="end"/>
      </w:r>
      <w:r w:rsidR="005654F3">
        <w:rPr>
          <w:lang w:eastAsia="zh-CN"/>
        </w:rPr>
        <w:t>. However, could the</w:t>
      </w:r>
      <w:r w:rsidR="004D7E80">
        <w:rPr>
          <w:lang w:eastAsia="zh-CN"/>
        </w:rPr>
        <w:t xml:space="preserve"> political elites</w:t>
      </w:r>
      <w:r w:rsidR="005654F3">
        <w:rPr>
          <w:lang w:eastAsia="zh-CN"/>
        </w:rPr>
        <w:t xml:space="preserve"> overcome their personal moral foundation sensitivity differences, understand their opponents’ different moral concerns, </w:t>
      </w:r>
      <w:r w:rsidR="005654F3">
        <w:rPr>
          <w:rFonts w:hint="eastAsia"/>
          <w:lang w:eastAsia="zh-CN"/>
        </w:rPr>
        <w:t>deve</w:t>
      </w:r>
      <w:r w:rsidR="005654F3">
        <w:rPr>
          <w:lang w:eastAsia="zh-CN"/>
        </w:rPr>
        <w:t xml:space="preserve">lop real discussion with each other, and find a solution for our society? </w:t>
      </w:r>
    </w:p>
    <w:p w14:paraId="7E82DCEB" w14:textId="5E4B9445" w:rsidR="0084284A" w:rsidRDefault="005654F3" w:rsidP="004D7E80">
      <w:pPr>
        <w:spacing w:after="120"/>
        <w:rPr>
          <w:lang w:eastAsia="zh-CN"/>
        </w:rPr>
      </w:pPr>
      <w:r>
        <w:rPr>
          <w:lang w:eastAsia="zh-CN"/>
        </w:rPr>
        <w:t xml:space="preserve">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w:t>
      </w:r>
      <w:r w:rsidR="00F94224">
        <w:rPr>
          <w:lang w:eastAsia="zh-CN"/>
        </w:rPr>
        <w:fldChar w:fldCharType="begin"/>
      </w:r>
      <w:r w:rsidR="004D7E80">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F94224">
        <w:rPr>
          <w:noProof/>
          <w:lang w:eastAsia="zh-CN"/>
        </w:rPr>
        <w:t>(Clifford &amp; Jerit, 2013, p. 660)</w:t>
      </w:r>
      <w:r w:rsidR="00F94224">
        <w:rPr>
          <w:lang w:eastAsia="zh-CN"/>
        </w:rPr>
        <w:fldChar w:fldCharType="end"/>
      </w:r>
      <w:r w:rsidR="00F94224">
        <w:rPr>
          <w:lang w:eastAsia="zh-CN"/>
        </w:rPr>
        <w:t xml:space="preserve"> during the policy debat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found </w:t>
      </w:r>
      <w:r w:rsidR="00F94224">
        <w:rPr>
          <w:lang w:eastAsia="zh-CN"/>
        </w:rPr>
        <w:fldChar w:fldCharType="begin"/>
      </w:r>
      <w:r w:rsidR="004D7E80">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F94224">
        <w:rPr>
          <w:lang w:eastAsia="zh-CN"/>
        </w:rPr>
        <w:fldChar w:fldCharType="separate"/>
      </w:r>
      <w:r w:rsidR="004D7E80">
        <w:rPr>
          <w:noProof/>
          <w:lang w:eastAsia="zh-CN"/>
        </w:rPr>
        <w:t>(2013)</w:t>
      </w:r>
      <w:r w:rsidR="00F94224">
        <w:rPr>
          <w:lang w:eastAsia="zh-CN"/>
        </w:rPr>
        <w:fldChar w:fldCharType="end"/>
      </w:r>
      <w:r w:rsidR="00F94224">
        <w:rPr>
          <w:lang w:eastAsia="zh-CN"/>
        </w:rPr>
        <w:t xml:space="preserve">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fldChar w:fldCharType="begin"/>
      </w:r>
      <w:r w:rsidR="004D7E80">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4D7E80">
        <w:rPr>
          <w:noProof/>
          <w:lang w:eastAsia="zh-CN"/>
        </w:rPr>
        <w:t>(p. 669)</w:t>
      </w:r>
      <w:r w:rsidR="004D7E80">
        <w:rPr>
          <w:lang w:eastAsia="zh-CN"/>
        </w:rPr>
        <w:fldChar w:fldCharType="end"/>
      </w:r>
      <w:r w:rsidR="004D7E80">
        <w:rPr>
          <w:lang w:eastAsia="zh-CN"/>
        </w:rPr>
        <w:t xml:space="preserve">. Lewis found </w:t>
      </w:r>
      <w:r w:rsidR="004D7E80">
        <w:rPr>
          <w:lang w:eastAsia="zh-CN"/>
        </w:rPr>
        <w:fldChar w:fldCharType="begin"/>
      </w:r>
      <w:r w:rsidR="000D2333">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4D7E80">
        <w:rPr>
          <w:noProof/>
          <w:lang w:eastAsia="zh-CN"/>
        </w:rPr>
        <w:t>(2019)</w:t>
      </w:r>
      <w:r w:rsidR="004D7E80">
        <w:rPr>
          <w:lang w:eastAsia="zh-CN"/>
        </w:rPr>
        <w:fldChar w:fldCharType="end"/>
      </w:r>
      <w:r w:rsidR="004D7E80">
        <w:rPr>
          <w:lang w:eastAsia="zh-CN"/>
        </w:rPr>
        <w:t xml:space="preserve">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0D2333">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876F17">
        <w:rPr>
          <w:noProof/>
          <w:lang w:eastAsia="zh-CN"/>
        </w:rPr>
        <w:t>(p. 1)</w:t>
      </w:r>
      <w:r w:rsidR="00876F17">
        <w:rPr>
          <w:lang w:eastAsia="zh-CN"/>
        </w:rPr>
        <w:fldChar w:fldCharType="end"/>
      </w:r>
      <w:r w:rsidR="00876F17">
        <w:rPr>
          <w:lang w:eastAsia="zh-CN"/>
        </w:rPr>
        <w:t xml:space="preserve">. While there has been rare examination of the divergence when political elites paly in </w:t>
      </w:r>
      <w:r w:rsidR="00876F17">
        <w:rPr>
          <w:lang w:eastAsia="zh-CN"/>
        </w:rPr>
        <w:lastRenderedPageBreak/>
        <w:t>facilitating moral reasoning. Therefore, here comes our research question:</w:t>
      </w:r>
    </w:p>
    <w:p w14:paraId="19683674" w14:textId="630D6C72"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F22516">
        <w:rPr>
          <w:lang w:eastAsia="zh-CN"/>
        </w:rPr>
        <w:t xml:space="preserve"> </w:t>
      </w:r>
      <w:r w:rsidR="00876F17">
        <w:rPr>
          <w:lang w:eastAsia="zh-CN"/>
        </w:rPr>
        <w:t xml:space="preserve">the </w:t>
      </w:r>
      <w:r>
        <w:rPr>
          <w:rFonts w:hint="eastAsia"/>
          <w:lang w:eastAsia="zh-CN"/>
        </w:rPr>
        <w:t>pres</w:t>
      </w:r>
      <w:r>
        <w:rPr>
          <w:lang w:eastAsia="zh-CN"/>
        </w:rPr>
        <w:t xml:space="preserve">ident </w:t>
      </w:r>
      <w:r w:rsidR="00876F17">
        <w:rPr>
          <w:lang w:eastAsia="zh-CN"/>
        </w:rPr>
        <w:t>candidates play in facilitating moral reasoning during the presidential debates in terms of diverging</w:t>
      </w:r>
      <w:r w:rsidR="00F22516">
        <w:rPr>
          <w:lang w:eastAsia="zh-CN"/>
        </w:rPr>
        <w:t>/converging the moral foundation difference</w:t>
      </w:r>
      <w:r>
        <w:rPr>
          <w:lang w:eastAsia="zh-CN"/>
        </w:rPr>
        <w:t>?</w:t>
      </w:r>
      <w:r w:rsidR="00F22516">
        <w:rPr>
          <w:lang w:eastAsia="zh-CN"/>
        </w:rPr>
        <w:t xml:space="preserve"> </w:t>
      </w:r>
    </w:p>
    <w:p w14:paraId="40AB7DE9" w14:textId="3913E455" w:rsidR="0084284A" w:rsidRDefault="00FB37B4" w:rsidP="0084284A">
      <w:pPr>
        <w:spacing w:after="120"/>
        <w:rPr>
          <w:lang w:eastAsia="zh-CN"/>
        </w:rPr>
      </w:pPr>
      <w:r>
        <w:rPr>
          <w:lang w:eastAsia="zh-CN"/>
        </w:rPr>
        <w:t xml:space="preserve">The first televised presidential debate was held in 1960 and resumed in 1976, since when both Republican candidate (conservative) and Democrats candidate (liberal) began to debate in every election year. </w:t>
      </w:r>
      <w:r w:rsidR="003345D7">
        <w:rPr>
          <w:lang w:eastAsia="zh-CN"/>
        </w:rPr>
        <w:t>Would time make any difference</w:t>
      </w:r>
      <w:r w:rsidR="0084284A">
        <w:rPr>
          <w:lang w:eastAsia="zh-CN"/>
        </w:rPr>
        <w:t xml:space="preserve"> among all televised presidential debates</w:t>
      </w:r>
      <w:r w:rsidR="003345D7">
        <w:rPr>
          <w:lang w:eastAsia="zh-CN"/>
        </w:rPr>
        <w:t xml:space="preserve">? </w:t>
      </w:r>
      <w:r w:rsidR="0084284A">
        <w:rPr>
          <w:lang w:eastAsia="zh-CN"/>
        </w:rPr>
        <w:t>The second research question came as following:</w:t>
      </w:r>
    </w:p>
    <w:p w14:paraId="2D259B34" w14:textId="4B2B7668" w:rsidR="0084284A" w:rsidRDefault="0084284A" w:rsidP="0084284A">
      <w:pPr>
        <w:spacing w:after="120"/>
        <w:rPr>
          <w:lang w:eastAsia="zh-CN"/>
        </w:rPr>
      </w:pPr>
      <w:r>
        <w:rPr>
          <w:lang w:eastAsia="zh-CN"/>
        </w:rPr>
        <w:t>RQ2: Have president candidates’ moral reasoning changed since 1960 and how?</w:t>
      </w:r>
    </w:p>
    <w:p w14:paraId="5D6A5257" w14:textId="73C3BB57" w:rsidR="0084284A" w:rsidRDefault="0084284A" w:rsidP="000D2333">
      <w:pPr>
        <w:spacing w:after="120"/>
        <w:rPr>
          <w:lang w:eastAsia="zh-CN"/>
        </w:rPr>
      </w:pPr>
      <w:r>
        <w:rPr>
          <w:lang w:eastAsia="zh-CN"/>
        </w:rPr>
        <w:t>We resort the mediatization theory to explore our research questions.</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35460AC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Pr="003F49F4">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Pr="003F49F4">
        <w:rPr>
          <w:noProof/>
        </w:rPr>
        <w:t>(2013)</w:t>
      </w:r>
      <w:r w:rsidRPr="003F49F4">
        <w:fldChar w:fldCharType="end"/>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Pr>
          <w:noProof/>
        </w:rPr>
        <w:t>(S. P. 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instrText xml:space="preserve"> ADDIN EN.CITE </w:instrText>
      </w:r>
      <w:r>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instrText xml:space="preserve"> ADDIN EN.CITE.DATA </w:instrText>
      </w:r>
      <w:r>
        <w:fldChar w:fldCharType="end"/>
      </w:r>
      <w:r w:rsidRPr="003F49F4">
        <w:fldChar w:fldCharType="separate"/>
      </w:r>
      <w:r>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Pr="003F49F4">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Pr="003F49F4">
        <w:rPr>
          <w:noProof/>
        </w:rPr>
        <w:t>(2008)</w:t>
      </w:r>
      <w:r w:rsidRPr="003F49F4">
        <w:fldChar w:fldCharType="end"/>
      </w:r>
      <w:r w:rsidRPr="003F49F4">
        <w:t xml:space="preserve"> defined media logic as:</w:t>
      </w:r>
    </w:p>
    <w:p w14:paraId="5E57873F" w14:textId="11DDD1C3"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rPr>
        <w:t>(p. 233)</w:t>
      </w:r>
      <w:r w:rsidRPr="003F49F4">
        <w:fldChar w:fldCharType="end"/>
      </w:r>
    </w:p>
    <w:p w14:paraId="0D0B880F" w14:textId="4F4BE5D8" w:rsidR="00CD69E0" w:rsidRDefault="000D2333" w:rsidP="00062F9C">
      <w:pPr>
        <w:widowControl/>
        <w:ind w:firstLine="0"/>
      </w:pPr>
      <w:r w:rsidRPr="003F49F4">
        <w:t>In other words, media logic not only sets the path for media institutions, but</w:t>
      </w:r>
      <w:r>
        <w:t xml:space="preserve"> a</w:t>
      </w:r>
      <w:r w:rsidRPr="003F49F4">
        <w:t xml:space="preserve">lso shapes how other institutions function. </w:t>
      </w:r>
    </w:p>
    <w:p w14:paraId="200D1430" w14:textId="77777777" w:rsidR="000C0942" w:rsidRDefault="00540745" w:rsidP="000C0942">
      <w:r>
        <w:rPr>
          <w:rFonts w:hint="eastAsia"/>
          <w:lang w:eastAsia="zh-CN"/>
        </w:rPr>
        <w:lastRenderedPageBreak/>
        <w:t>Acc</w:t>
      </w:r>
      <w:r>
        <w:rPr>
          <w:lang w:eastAsia="zh-CN"/>
        </w:rPr>
        <w:t xml:space="preserve">ording to </w:t>
      </w:r>
      <w:proofErr w:type="spellStart"/>
      <w:r>
        <w:rPr>
          <w:lang w:eastAsia="zh-CN"/>
        </w:rPr>
        <w:t>Hjarvard</w:t>
      </w:r>
      <w:proofErr w:type="spellEnd"/>
      <w:r>
        <w:rPr>
          <w:lang w:eastAsia="zh-CN"/>
        </w:rPr>
        <w:t xml:space="preserve"> </w:t>
      </w:r>
      <w:r>
        <w:fldChar w:fldCharType="begin"/>
      </w:r>
      <w:r>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Pr>
          <w:noProof/>
        </w:rPr>
        <w:t>(2013)</w:t>
      </w:r>
      <w:r>
        <w:fldChar w:fldCharType="end"/>
      </w:r>
      <w:r>
        <w:rPr>
          <w:lang w:eastAsia="zh-CN"/>
        </w:rPr>
        <w:t xml:space="preserve"> </w:t>
      </w:r>
      <w:r>
        <w:t>o</w:t>
      </w:r>
      <w:r w:rsidR="00D544D7">
        <w:t xml:space="preserve">ne major change </w:t>
      </w:r>
      <w:r>
        <w:t>in mediatization of politics is that performing public persona has become crucial for politicians, and accordingly politicians “prone to make use of rhetorical pathos than the often logos-driven discussion”</w:t>
      </w:r>
      <w:r w:rsidRPr="0086328B">
        <w:t xml:space="preserve"> </w:t>
      </w:r>
      <w:r w:rsidRPr="003F49F4">
        <w:fldChar w:fldCharType="begin"/>
      </w:r>
      <w:r>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Pr>
          <w:noProof/>
        </w:rPr>
        <w:t>(p. 69)</w:t>
      </w:r>
      <w:r w:rsidRPr="003F49F4">
        <w:fldChar w:fldCharType="end"/>
      </w:r>
      <w:r>
        <w:t xml:space="preserve">. This is because </w:t>
      </w:r>
      <w:r w:rsidR="00062F9C" w:rsidRPr="003F49F4">
        <w:t xml:space="preserve">news media connect political actors to the public and other political actors, increase the visibility of political actors, and alter the performing requirements for the political actors </w:t>
      </w:r>
      <w:r w:rsidR="00062F9C">
        <w:fldChar w:fldCharType="begin"/>
      </w:r>
      <w:r w:rsidR="00062F9C">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62F9C">
        <w:fldChar w:fldCharType="separate"/>
      </w:r>
      <w:r w:rsidR="00062F9C">
        <w:rPr>
          <w:noProof/>
        </w:rPr>
        <w:t>(S. P. Hjarvard, 2013)</w:t>
      </w:r>
      <w:r w:rsidR="00062F9C">
        <w:fldChar w:fldCharType="end"/>
      </w:r>
      <w:r w:rsidR="00062F9C" w:rsidRPr="003F49F4">
        <w:t xml:space="preserve">. Goffman’s </w:t>
      </w:r>
      <w:r w:rsidR="00062F9C">
        <w:fldChar w:fldCharType="begin"/>
      </w:r>
      <w:r w:rsidR="00062F9C">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062F9C">
        <w:fldChar w:fldCharType="separate"/>
      </w:r>
      <w:r w:rsidR="00062F9C">
        <w:rPr>
          <w:noProof/>
        </w:rPr>
        <w:t>(1973)</w:t>
      </w:r>
      <w:r w:rsidR="00062F9C">
        <w:fldChar w:fldCharType="end"/>
      </w:r>
      <w:r w:rsidR="00062F9C">
        <w:t xml:space="preserve"> </w:t>
      </w:r>
      <w:r w:rsidR="00062F9C" w:rsidRPr="003F49F4">
        <w:t xml:space="preserve">theater model of social interaction, which states that social interaction is governed by role-playing and differentiates social actors’ performances as “backstage” </w:t>
      </w:r>
      <w:r w:rsidR="000C0942">
        <w:t xml:space="preserve">and </w:t>
      </w:r>
      <w:r w:rsidR="000C0942" w:rsidRPr="003F49F4">
        <w:t>“front stage</w:t>
      </w:r>
      <w:r w:rsidR="000C0942">
        <w:t>,</w:t>
      </w:r>
      <w:r w:rsidR="000C0942" w:rsidRPr="003F49F4">
        <w:t xml:space="preserve">” </w:t>
      </w:r>
      <w:r w:rsidR="00062F9C" w:rsidRPr="003F49F4">
        <w:t xml:space="preserve">may offer a clear illustration of </w:t>
      </w:r>
      <w:r w:rsidR="00222748">
        <w:t>politician’s performance of public persona</w:t>
      </w:r>
      <w:r w:rsidR="00062F9C"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00062F9C" w:rsidRPr="003F49F4">
        <w:t>politicians</w:t>
      </w:r>
      <w:r w:rsidR="00062F9C">
        <w:t>’</w:t>
      </w:r>
      <w:r w:rsidR="00062F9C" w:rsidRPr="003F49F4">
        <w:t xml:space="preserve"> “front stage” performances, such as </w:t>
      </w:r>
      <w:r w:rsidR="00222748">
        <w:t>televised presidential debate</w:t>
      </w:r>
      <w:r w:rsidR="00062F9C" w:rsidRPr="003F49F4">
        <w:t>, is dominated by media logic –</w:t>
      </w:r>
      <w:r w:rsidR="00222748">
        <w:t xml:space="preserve"> </w:t>
      </w:r>
      <w:r w:rsidR="00062F9C" w:rsidRPr="003F49F4">
        <w:t>carefully scripted remarks and well-planned gestures in front of the camera and the public</w:t>
      </w:r>
      <w:r w:rsidR="000C0942">
        <w:t>. Televised debate</w:t>
      </w:r>
      <w:r w:rsidR="000C0942" w:rsidRPr="003F49F4">
        <w:t xml:space="preserve"> </w:t>
      </w:r>
      <w:r w:rsidR="000C0942">
        <w:t>serves as such a great</w:t>
      </w:r>
      <w:r w:rsidR="000C0942" w:rsidRPr="003F49F4">
        <w:t xml:space="preserve"> “front stage” to seize the public’s attention in order to legitimize their voice and amplify their message communicate with the public</w:t>
      </w:r>
      <w:r w:rsidR="000C0942">
        <w:t xml:space="preserve">, that each candidate would make the most use of it. </w:t>
      </w:r>
    </w:p>
    <w:p w14:paraId="28095A80" w14:textId="2715DB6C" w:rsidR="00B239A9" w:rsidRDefault="000C0942" w:rsidP="000C0942">
      <w:r>
        <w:t>In “front stage” performances, h</w:t>
      </w:r>
      <w:r w:rsidR="00062F9C" w:rsidRPr="003F49F4">
        <w:t xml:space="preserve">euristic cues, </w:t>
      </w:r>
      <w:r w:rsidR="00CB0A50">
        <w:t xml:space="preserve">such as emotion appeals, and </w:t>
      </w:r>
      <w:r w:rsidR="00062F9C" w:rsidRPr="003F49F4">
        <w:t xml:space="preserve">the attractiveness of the politician </w:t>
      </w:r>
      <w:r w:rsidR="00CB0A50">
        <w:t>could</w:t>
      </w:r>
      <w:r w:rsidR="00062F9C" w:rsidRPr="003F49F4">
        <w:t xml:space="preserve"> be much more persuasive than the quality of his/her political arguments.</w:t>
      </w:r>
      <w:r>
        <w:t xml:space="preserve"> Therefore, </w:t>
      </w:r>
      <w:r w:rsidR="00B239A9">
        <w:t>the president candidates may lack of intentions to either understand the public’s different moral concerns or develop a real discussion with their opponents. They rather focus on their own sensitive moral concerns to build their own public persona. Accordingly, we propose following hypnoses:</w:t>
      </w:r>
    </w:p>
    <w:p w14:paraId="0C8F9036" w14:textId="7BBE359B" w:rsidR="00F00A98" w:rsidRDefault="00F00A98" w:rsidP="000C0942">
      <w:r>
        <w:t>H1: The moral foundations divergence</w:t>
      </w:r>
      <w:r w:rsidR="00D75B0B">
        <w:t xml:space="preserve"> in presidential debates between Republican president candidates (representing conservatives) and Democrats presidents candidates </w:t>
      </w:r>
      <w:r w:rsidR="00D75B0B">
        <w:lastRenderedPageBreak/>
        <w:t>(representing liberals)</w:t>
      </w:r>
      <w:r>
        <w:t xml:space="preserve"> </w:t>
      </w:r>
      <w:r>
        <w:rPr>
          <w:rFonts w:hint="eastAsia"/>
          <w:lang w:eastAsia="zh-CN"/>
        </w:rPr>
        <w:t>has</w:t>
      </w:r>
      <w:r>
        <w:rPr>
          <w:lang w:eastAsia="zh-CN"/>
        </w:rPr>
        <w:t xml:space="preserve"> increased since mediatization started around 1980 </w:t>
      </w:r>
      <w:r w:rsidRPr="003F49F4">
        <w:fldChar w:fldCharType="begin"/>
      </w:r>
      <w: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Pr>
          <w:noProof/>
        </w:rPr>
        <w:t>(S. P. Hjarvard, 2013)</w:t>
      </w:r>
      <w:r w:rsidRPr="003F49F4">
        <w:fldChar w:fldCharType="end"/>
      </w:r>
      <w:r>
        <w:t>.</w:t>
      </w:r>
    </w:p>
    <w:p w14:paraId="50E651E4" w14:textId="126A106B" w:rsidR="00F00A98" w:rsidRDefault="00F00A98" w:rsidP="000C0942">
      <w:r>
        <w:t xml:space="preserve">H2: </w:t>
      </w:r>
      <w:r w:rsidR="00D75B0B">
        <w:t xml:space="preserve">Republican candidates focused </w:t>
      </w:r>
    </w:p>
    <w:p w14:paraId="0A049D87" w14:textId="61ADB79A" w:rsidR="00BF187C" w:rsidRDefault="00BF187C" w:rsidP="000C0942">
      <w:r>
        <w:t>H3:</w:t>
      </w:r>
    </w:p>
    <w:p w14:paraId="6069791E" w14:textId="04BED2A3" w:rsidR="00BF187C" w:rsidRPr="00BF187C" w:rsidRDefault="00BF187C" w:rsidP="00BF187C">
      <w:pPr>
        <w:ind w:firstLine="0"/>
        <w:jc w:val="center"/>
        <w:rPr>
          <w:b/>
          <w:bCs/>
          <w:lang w:eastAsia="zh-CN"/>
        </w:rPr>
      </w:pPr>
      <w:r w:rsidRPr="00BF187C">
        <w:rPr>
          <w:b/>
          <w:bCs/>
        </w:rPr>
        <w:t>Method</w:t>
      </w:r>
    </w:p>
    <w:p w14:paraId="4C593390" w14:textId="0377DA96" w:rsidR="00062F9C" w:rsidRPr="003F49F4" w:rsidRDefault="00B239A9" w:rsidP="000C0942">
      <w:r>
        <w:t xml:space="preserve"> </w:t>
      </w:r>
    </w:p>
    <w:p w14:paraId="2DBD69D5" w14:textId="151BF4C8" w:rsidR="00062F9C" w:rsidRDefault="00062F9C" w:rsidP="00062F9C">
      <w:pPr>
        <w:widowControl/>
        <w:ind w:firstLine="0"/>
      </w:pPr>
    </w:p>
    <w:p w14:paraId="36F6E63A" w14:textId="77777777" w:rsidR="000D2333" w:rsidRDefault="000D2333" w:rsidP="000D2333">
      <w:pPr>
        <w:spacing w:after="120"/>
        <w:ind w:firstLine="0"/>
        <w:rPr>
          <w:lang w:eastAsia="zh-CN"/>
        </w:rPr>
      </w:pPr>
    </w:p>
    <w:p w14:paraId="1D940354" w14:textId="77777777" w:rsidR="000D2333" w:rsidRDefault="000D2333" w:rsidP="000D2333">
      <w:pPr>
        <w:spacing w:after="120"/>
        <w:ind w:firstLine="0"/>
        <w:rPr>
          <w:lang w:eastAsia="zh-CN"/>
        </w:rPr>
      </w:pPr>
    </w:p>
    <w:p w14:paraId="3CE973D4" w14:textId="77777777" w:rsidR="0084284A" w:rsidRDefault="0084284A" w:rsidP="0084284A">
      <w:pPr>
        <w:spacing w:after="120"/>
        <w:rPr>
          <w:lang w:eastAsia="zh-CN"/>
        </w:rPr>
      </w:pPr>
    </w:p>
    <w:p w14:paraId="6B830941" w14:textId="50B9BDE5" w:rsidR="00F94224" w:rsidRDefault="00F94224" w:rsidP="00F94224">
      <w:pPr>
        <w:spacing w:after="120"/>
        <w:rPr>
          <w:lang w:eastAsia="zh-CN"/>
        </w:rPr>
      </w:pPr>
      <w:r>
        <w:rPr>
          <w:lang w:eastAsia="zh-CN"/>
        </w:rPr>
        <w:t>there has been little examination of the role</w:t>
      </w:r>
    </w:p>
    <w:p w14:paraId="1D06E36C" w14:textId="77777777" w:rsidR="00F94224" w:rsidRDefault="00F94224" w:rsidP="00F94224">
      <w:pPr>
        <w:spacing w:after="120"/>
        <w:rPr>
          <w:lang w:eastAsia="zh-CN"/>
        </w:rPr>
      </w:pPr>
      <w:r>
        <w:rPr>
          <w:lang w:eastAsia="zh-CN"/>
        </w:rPr>
        <w:t>contemporary political elites play in facilitating moral</w:t>
      </w:r>
    </w:p>
    <w:p w14:paraId="77DB8E65" w14:textId="2C4F73C9" w:rsidR="00F94224" w:rsidRDefault="00F94224" w:rsidP="00F94224">
      <w:pPr>
        <w:spacing w:after="120"/>
        <w:rPr>
          <w:lang w:eastAsia="zh-CN"/>
        </w:rPr>
      </w:pPr>
      <w:r>
        <w:rPr>
          <w:lang w:eastAsia="zh-CN"/>
        </w:rPr>
        <w:t>reasoning.</w:t>
      </w:r>
    </w:p>
    <w:p w14:paraId="08030813" w14:textId="77777777" w:rsidR="0031532F" w:rsidRDefault="0031532F" w:rsidP="00433F79">
      <w:pPr>
        <w:spacing w:after="120"/>
        <w:rPr>
          <w:lang w:eastAsia="zh-CN"/>
        </w:rPr>
      </w:pPr>
    </w:p>
    <w:p w14:paraId="72C7130C" w14:textId="77777777" w:rsidR="0031532F" w:rsidRDefault="0031532F" w:rsidP="0031532F">
      <w:pPr>
        <w:spacing w:after="120"/>
        <w:rPr>
          <w:lang w:eastAsia="zh-CN"/>
        </w:rPr>
      </w:pPr>
      <w:r>
        <w:rPr>
          <w:lang w:eastAsia="zh-CN"/>
        </w:rPr>
        <w:t>moral rhetoric has had a substantial effect on</w:t>
      </w:r>
    </w:p>
    <w:p w14:paraId="5A32B4C2" w14:textId="77777777" w:rsidR="0031532F" w:rsidRDefault="0031532F" w:rsidP="0031532F">
      <w:pPr>
        <w:spacing w:after="120"/>
        <w:rPr>
          <w:lang w:eastAsia="zh-CN"/>
        </w:rPr>
      </w:pPr>
      <w:r>
        <w:rPr>
          <w:lang w:eastAsia="zh-CN"/>
        </w:rPr>
        <w:t>public attitudes regarding the fundamental considerations underpinning the debate.</w:t>
      </w:r>
    </w:p>
    <w:p w14:paraId="664D6AFD" w14:textId="77777777" w:rsidR="0031532F" w:rsidRDefault="0031532F" w:rsidP="0031532F">
      <w:pPr>
        <w:spacing w:after="120"/>
        <w:rPr>
          <w:lang w:eastAsia="zh-CN"/>
        </w:rPr>
      </w:pPr>
    </w:p>
    <w:p w14:paraId="296B7727" w14:textId="430E570F" w:rsidR="0031532F" w:rsidRDefault="0031532F" w:rsidP="0031532F">
      <w:pPr>
        <w:spacing w:after="120"/>
        <w:rPr>
          <w:lang w:eastAsia="zh-CN"/>
        </w:rPr>
      </w:pPr>
      <w:r>
        <w:rPr>
          <w:lang w:eastAsia="zh-CN"/>
        </w:rPr>
        <w:t>oral</w:t>
      </w:r>
    </w:p>
    <w:p w14:paraId="3F5365CF" w14:textId="408DBAF0" w:rsidR="000A12CC" w:rsidRDefault="00A57025" w:rsidP="00433F79">
      <w:pPr>
        <w:spacing w:after="120"/>
        <w:rPr>
          <w:lang w:eastAsia="zh-CN"/>
        </w:rPr>
      </w:pPr>
      <w:r>
        <w:rPr>
          <w:lang w:eastAsia="zh-CN"/>
        </w:rPr>
        <w:t>Moral foundation sensitivit</w:t>
      </w:r>
      <w:r w:rsidR="000A12CC">
        <w:rPr>
          <w:lang w:eastAsia="zh-CN"/>
        </w:rPr>
        <w:t xml:space="preserve">y </w:t>
      </w:r>
      <w:r>
        <w:rPr>
          <w:lang w:eastAsia="zh-CN"/>
        </w:rPr>
        <w:t xml:space="preserve">difference has been attributed to the polarization of our society, especially for political attitude in a bi-party environment such as the United State </w:t>
      </w:r>
      <w:r>
        <w:rPr>
          <w:lang w:eastAsia="zh-CN"/>
        </w:rPr>
        <w:fldChar w:fldCharType="begin"/>
      </w:r>
      <w:r w:rsidR="000A12CC">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Pr>
          <w:lang w:eastAsia="zh-CN"/>
        </w:rPr>
        <w:fldChar w:fldCharType="separate"/>
      </w:r>
      <w:r w:rsidR="000A12CC">
        <w:rPr>
          <w:noProof/>
          <w:lang w:eastAsia="zh-CN"/>
        </w:rPr>
        <w:t>(Haidt, 2012; Koleva et al., 2012)</w:t>
      </w:r>
      <w:r>
        <w:rPr>
          <w:lang w:eastAsia="zh-CN"/>
        </w:rPr>
        <w:fldChar w:fldCharType="end"/>
      </w:r>
      <w:r w:rsidR="000A12CC">
        <w:rPr>
          <w:lang w:eastAsia="zh-CN"/>
        </w:rPr>
        <w:t xml:space="preserve">. However, could the United State leaders overcome their own moral </w:t>
      </w:r>
      <w:r w:rsidR="000A12CC">
        <w:rPr>
          <w:lang w:eastAsia="zh-CN"/>
        </w:rPr>
        <w:lastRenderedPageBreak/>
        <w:t xml:space="preserve">foundation sensitivity differences, understand their opponents’ different moral concerns, </w:t>
      </w:r>
      <w:r w:rsidR="000A12CC">
        <w:rPr>
          <w:rFonts w:hint="eastAsia"/>
          <w:lang w:eastAsia="zh-CN"/>
        </w:rPr>
        <w:t>deve</w:t>
      </w:r>
      <w:r w:rsidR="000A12CC">
        <w:rPr>
          <w:lang w:eastAsia="zh-CN"/>
        </w:rPr>
        <w:t xml:space="preserve">lop real discussion with each other, and find a solution for our society? </w:t>
      </w:r>
    </w:p>
    <w:p w14:paraId="13746611" w14:textId="21BBDE7F" w:rsidR="00A57025" w:rsidRDefault="000A12CC" w:rsidP="00433F79">
      <w:pPr>
        <w:spacing w:after="120"/>
        <w:rPr>
          <w:lang w:eastAsia="zh-CN"/>
        </w:rPr>
      </w:pPr>
      <w:r>
        <w:rPr>
          <w:lang w:eastAsia="zh-CN"/>
        </w:rPr>
        <w:t xml:space="preserve">political di and find a </w:t>
      </w:r>
    </w:p>
    <w:p w14:paraId="51CC1A11" w14:textId="1E10EF65" w:rsidR="00433F79" w:rsidRDefault="00433F79" w:rsidP="00433F79">
      <w:pPr>
        <w:spacing w:after="120"/>
        <w:rPr>
          <w:lang w:eastAsia="zh-CN"/>
        </w:rPr>
      </w:pPr>
    </w:p>
    <w:p w14:paraId="24F06B85" w14:textId="77777777" w:rsidR="00433F79" w:rsidRDefault="00433F79" w:rsidP="00433F79">
      <w:pPr>
        <w:spacing w:after="120"/>
        <w:rPr>
          <w:lang w:eastAsia="zh-CN"/>
        </w:rPr>
      </w:pPr>
      <w:proofErr w:type="spellStart"/>
      <w:r>
        <w:rPr>
          <w:lang w:eastAsia="zh-CN"/>
        </w:rPr>
        <w:t>ations</w:t>
      </w:r>
      <w:proofErr w:type="spellEnd"/>
      <w:r>
        <w:rPr>
          <w:lang w:eastAsia="zh-CN"/>
        </w:rPr>
        <w:t xml:space="preserve"> related to care and fairness, whereas conservatives are</w:t>
      </w:r>
    </w:p>
    <w:p w14:paraId="0ABCBAC7" w14:textId="365990D4" w:rsidR="00433F79" w:rsidRPr="009E2D9F" w:rsidRDefault="00433F79" w:rsidP="00433F79">
      <w:pPr>
        <w:spacing w:after="120"/>
        <w:rPr>
          <w:lang w:eastAsia="zh-CN"/>
        </w:rPr>
      </w:pPr>
      <w:r>
        <w:rPr>
          <w:lang w:eastAsia="zh-CN"/>
        </w:rPr>
        <w:t>more likely to emphasize the moral foundation of loyalty</w:t>
      </w:r>
    </w:p>
    <w:p w14:paraId="2387F14C" w14:textId="048ECEC4" w:rsidR="00AE56E2" w:rsidRPr="00AE56E2" w:rsidRDefault="00AE56E2" w:rsidP="00AE56E2">
      <w:pPr>
        <w:widowControl/>
        <w:rPr>
          <w:b/>
          <w:bCs/>
          <w:lang w:eastAsia="zh-CN"/>
        </w:rPr>
      </w:pPr>
    </w:p>
    <w:p w14:paraId="328B3C74" w14:textId="77777777" w:rsidR="00043C0B" w:rsidRDefault="00043C0B" w:rsidP="00E7513C">
      <w:pPr>
        <w:widowControl/>
        <w:rPr>
          <w:lang w:eastAsia="zh-CN"/>
        </w:rPr>
      </w:pPr>
    </w:p>
    <w:p w14:paraId="7119815C" w14:textId="5313E833" w:rsidR="00325643" w:rsidRDefault="00A268D9" w:rsidP="00247C7E">
      <w:pPr>
        <w:widowControl/>
        <w:ind w:firstLine="0"/>
      </w:pPr>
      <w:r>
        <w:tab/>
      </w:r>
    </w:p>
    <w:p w14:paraId="66DFE895" w14:textId="77777777" w:rsidR="00A87FA7" w:rsidRDefault="00A87FA7" w:rsidP="00247C7E">
      <w:pPr>
        <w:widowControl/>
        <w:ind w:firstLine="0"/>
      </w:pPr>
    </w:p>
    <w:p w14:paraId="1FD80D9C" w14:textId="77777777" w:rsidR="00247C7E" w:rsidRDefault="00247C7E" w:rsidP="000A26F9">
      <w:pPr>
        <w:widowControl/>
      </w:pPr>
    </w:p>
    <w:p w14:paraId="775AB52C" w14:textId="6DE54E65" w:rsidR="00F631D8" w:rsidRDefault="00F631D8" w:rsidP="00F631D8">
      <w:pPr>
        <w:widowControl/>
        <w:rPr>
          <w:lang w:eastAsia="zh-CN"/>
        </w:rPr>
      </w:pPr>
    </w:p>
    <w:p w14:paraId="6536765E" w14:textId="77777777" w:rsidR="00F631D8" w:rsidRPr="00F631D8" w:rsidRDefault="00F631D8" w:rsidP="00F631D8">
      <w:pPr>
        <w:widowControl/>
        <w:autoSpaceDE/>
        <w:autoSpaceDN/>
        <w:adjustRightInd/>
        <w:spacing w:line="240" w:lineRule="auto"/>
        <w:ind w:firstLine="0"/>
        <w:rPr>
          <w:color w:val="auto"/>
          <w:lang w:eastAsia="zh-CN"/>
        </w:rPr>
      </w:pPr>
      <w:r w:rsidRPr="00F631D8">
        <w:rPr>
          <w:rFonts w:ascii="Arial" w:hAnsi="Arial" w:cs="Arial"/>
          <w:color w:val="222222"/>
          <w:sz w:val="18"/>
          <w:szCs w:val="18"/>
          <w:shd w:val="clear" w:color="auto" w:fill="FFFFFF"/>
          <w:lang w:eastAsia="zh-CN"/>
        </w:rPr>
        <w:t>Moral foundations theory (MFT) suggests that individuals on the political left draw upon moral intuitions relating primarily to </w:t>
      </w:r>
      <w:proofErr w:type="spellStart"/>
      <w:r w:rsidRPr="00F631D8">
        <w:rPr>
          <w:rFonts w:ascii="Arial" w:hAnsi="Arial" w:cs="Arial"/>
          <w:i/>
          <w:iCs/>
          <w:color w:val="222222"/>
          <w:sz w:val="18"/>
          <w:szCs w:val="18"/>
          <w:lang w:eastAsia="zh-CN"/>
        </w:rPr>
        <w:t>care</w:t>
      </w:r>
      <w:r w:rsidRPr="00F631D8">
        <w:rPr>
          <w:rFonts w:ascii="Arial" w:hAnsi="Arial" w:cs="Arial"/>
          <w:color w:val="222222"/>
          <w:sz w:val="18"/>
          <w:szCs w:val="18"/>
          <w:shd w:val="clear" w:color="auto" w:fill="FFFFFF"/>
          <w:lang w:eastAsia="zh-CN"/>
        </w:rPr>
        <w:t>and</w:t>
      </w:r>
      <w:proofErr w:type="spellEnd"/>
      <w:r w:rsidRPr="00F631D8">
        <w:rPr>
          <w:rFonts w:ascii="Arial" w:hAnsi="Arial" w:cs="Arial"/>
          <w:color w:val="222222"/>
          <w:sz w:val="18"/>
          <w:szCs w:val="18"/>
          <w:shd w:val="clear" w:color="auto" w:fill="FFFFFF"/>
          <w:lang w:eastAsia="zh-CN"/>
        </w:rPr>
        <w:t> </w:t>
      </w:r>
      <w:r w:rsidRPr="00F631D8">
        <w:rPr>
          <w:rFonts w:ascii="Arial" w:hAnsi="Arial" w:cs="Arial"/>
          <w:i/>
          <w:iCs/>
          <w:color w:val="222222"/>
          <w:sz w:val="18"/>
          <w:szCs w:val="18"/>
          <w:lang w:eastAsia="zh-CN"/>
        </w:rPr>
        <w:t>fairness</w:t>
      </w:r>
      <w:r w:rsidRPr="00F631D8">
        <w:rPr>
          <w:rFonts w:ascii="Arial" w:hAnsi="Arial" w:cs="Arial"/>
          <w:color w:val="222222"/>
          <w:sz w:val="18"/>
          <w:szCs w:val="18"/>
          <w:shd w:val="clear" w:color="auto" w:fill="FFFFFF"/>
          <w:lang w:eastAsia="zh-CN"/>
        </w:rPr>
        <w:t>, whereas conservatives are more motivated than liberals by </w:t>
      </w:r>
      <w:r w:rsidRPr="00F631D8">
        <w:rPr>
          <w:rFonts w:ascii="Arial" w:hAnsi="Arial" w:cs="Arial"/>
          <w:i/>
          <w:iCs/>
          <w:color w:val="222222"/>
          <w:sz w:val="18"/>
          <w:szCs w:val="18"/>
          <w:lang w:eastAsia="zh-CN"/>
        </w:rPr>
        <w:t>authority</w:t>
      </w:r>
      <w:r w:rsidRPr="00F631D8">
        <w:rPr>
          <w:rFonts w:ascii="Arial" w:hAnsi="Arial" w:cs="Arial"/>
          <w:color w:val="222222"/>
          <w:sz w:val="18"/>
          <w:szCs w:val="18"/>
          <w:shd w:val="clear" w:color="auto" w:fill="FFFFFF"/>
          <w:lang w:eastAsia="zh-CN"/>
        </w:rPr>
        <w:t>, </w:t>
      </w:r>
      <w:r w:rsidRPr="00F631D8">
        <w:rPr>
          <w:rFonts w:ascii="Arial" w:hAnsi="Arial" w:cs="Arial"/>
          <w:i/>
          <w:iCs/>
          <w:color w:val="222222"/>
          <w:sz w:val="18"/>
          <w:szCs w:val="18"/>
          <w:lang w:eastAsia="zh-CN"/>
        </w:rPr>
        <w:t>ingroup</w:t>
      </w:r>
      <w:r w:rsidRPr="00F631D8">
        <w:rPr>
          <w:rFonts w:ascii="Arial" w:hAnsi="Arial" w:cs="Arial"/>
          <w:color w:val="222222"/>
          <w:sz w:val="18"/>
          <w:szCs w:val="18"/>
          <w:shd w:val="clear" w:color="auto" w:fill="FFFFFF"/>
          <w:lang w:eastAsia="zh-CN"/>
        </w:rPr>
        <w:t>, and </w:t>
      </w:r>
      <w:r w:rsidRPr="00F631D8">
        <w:rPr>
          <w:rFonts w:ascii="Arial" w:hAnsi="Arial" w:cs="Arial"/>
          <w:i/>
          <w:iCs/>
          <w:color w:val="222222"/>
          <w:sz w:val="18"/>
          <w:szCs w:val="18"/>
          <w:lang w:eastAsia="zh-CN"/>
        </w:rPr>
        <w:t>purity</w:t>
      </w:r>
      <w:r w:rsidRPr="00F631D8">
        <w:rPr>
          <w:rFonts w:ascii="Arial" w:hAnsi="Arial" w:cs="Arial"/>
          <w:color w:val="222222"/>
          <w:sz w:val="18"/>
          <w:szCs w:val="18"/>
          <w:shd w:val="clear" w:color="auto" w:fill="FFFFFF"/>
          <w:lang w:eastAsia="zh-CN"/>
        </w:rPr>
        <w:t> concerns. The theory of conservatism as motivated social cognition (CMSC) suggests that conservatives are more attuned than liberals to threat and to negative stimuli.</w:t>
      </w:r>
    </w:p>
    <w:p w14:paraId="10FD6ACF" w14:textId="77777777" w:rsidR="00F631D8" w:rsidRPr="009E2D9F" w:rsidRDefault="00F631D8" w:rsidP="00F631D8">
      <w:pPr>
        <w:widowControl/>
        <w:rPr>
          <w:lang w:eastAsia="zh-CN"/>
        </w:rPr>
      </w:pPr>
    </w:p>
    <w:p w14:paraId="69975FED" w14:textId="77777777" w:rsidR="00F631D8" w:rsidRDefault="00F631D8" w:rsidP="008B1C0B">
      <w:pPr>
        <w:widowControl/>
      </w:pPr>
    </w:p>
    <w:p w14:paraId="29ACA023" w14:textId="31991CF4" w:rsidR="008B1C0B" w:rsidRDefault="00A63815" w:rsidP="00A63815">
      <w:pPr>
        <w:ind w:firstLine="0"/>
        <w:rPr>
          <w:b/>
          <w:bCs/>
        </w:rPr>
      </w:pPr>
      <w:r>
        <w:rPr>
          <w:b/>
          <w:bCs/>
        </w:rPr>
        <w:tab/>
      </w:r>
    </w:p>
    <w:p w14:paraId="25FACA4B" w14:textId="77777777" w:rsidR="008B1C0B" w:rsidRDefault="008B1C0B" w:rsidP="00A63815">
      <w:pPr>
        <w:ind w:firstLine="0"/>
        <w:rPr>
          <w:b/>
          <w:bCs/>
        </w:rPr>
      </w:pPr>
    </w:p>
    <w:p w14:paraId="69E09F21" w14:textId="5E881782" w:rsidR="00A63815" w:rsidRDefault="00A63815" w:rsidP="00A63815">
      <w:pPr>
        <w:ind w:firstLine="0"/>
      </w:pPr>
      <w:r w:rsidRPr="003F49F4">
        <w:t xml:space="preserve">It </w:t>
      </w:r>
      <w:r>
        <w:t>is</w:t>
      </w:r>
      <w:r w:rsidRPr="003F49F4">
        <w:t xml:space="preserve"> the first study to </w:t>
      </w:r>
      <w:r>
        <w:t xml:space="preserve">explore presidential debate from a mediatization perspective and </w:t>
      </w:r>
      <w:r w:rsidRPr="003F49F4">
        <w:t xml:space="preserve">operationalize </w:t>
      </w:r>
      <w:r>
        <w:t>moral foundation Load</w:t>
      </w:r>
      <w:r w:rsidRPr="003F49F4">
        <w:t xml:space="preserve"> as a key indicator of mediatization</w:t>
      </w:r>
      <w:r>
        <w:t>.</w:t>
      </w:r>
      <w:r w:rsidRPr="003F49F4">
        <w:t xml:space="preserve"> </w:t>
      </w:r>
      <w:r>
        <w:t>It</w:t>
      </w:r>
      <w:r w:rsidRPr="003F49F4">
        <w:t xml:space="preserve">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Pr>
          <w:noProof/>
        </w:rPr>
        <w:t xml:space="preserve">(Ekström, Fornäs, Jansson, </w:t>
      </w:r>
      <w:r>
        <w:rPr>
          <w:noProof/>
        </w:rPr>
        <w:lastRenderedPageBreak/>
        <w:t>&amp; Jerslev, 2016, p. 1098)</w:t>
      </w:r>
      <w:r>
        <w:fldChar w:fldCharType="end"/>
      </w:r>
      <w:r w:rsidRPr="003F49F4">
        <w:t>.</w:t>
      </w:r>
    </w:p>
    <w:p w14:paraId="78394E6C" w14:textId="132ECECE" w:rsidR="00A63815" w:rsidRDefault="00A63815" w:rsidP="00A63815">
      <w:pPr>
        <w:ind w:firstLine="0"/>
      </w:pPr>
      <w:r>
        <w:tab/>
        <w:t xml:space="preserve">My hypothesis: presidential </w:t>
      </w:r>
      <w:r w:rsidR="00294598">
        <w:t>candidates’</w:t>
      </w:r>
      <w:r>
        <w:t xml:space="preserve"> </w:t>
      </w:r>
      <w:r w:rsidR="00294598">
        <w:t xml:space="preserve">response to the same question by focusing on different moral foundations. Since 1980, when the mediatization began </w:t>
      </w:r>
      <w:r w:rsidR="00294598" w:rsidRPr="003F49F4">
        <w:fldChar w:fldCharType="begin"/>
      </w:r>
      <w:r w:rsidR="00F631D8">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4598" w:rsidRPr="003F49F4">
        <w:fldChar w:fldCharType="separate"/>
      </w:r>
      <w:r w:rsidR="00F631D8">
        <w:rPr>
          <w:noProof/>
        </w:rPr>
        <w:t>(S. P. Hjarvard, 2013)</w:t>
      </w:r>
      <w:r w:rsidR="00294598" w:rsidRPr="003F49F4">
        <w:fldChar w:fldCharType="end"/>
      </w:r>
      <w:r w:rsidR="00294598">
        <w:t>, the</w:t>
      </w:r>
      <w:r w:rsidR="00294598" w:rsidRPr="00294598">
        <w:t xml:space="preserve"> proportion of them communicating on the same </w:t>
      </w:r>
      <w:r w:rsidR="00294598">
        <w:rPr>
          <w:rFonts w:hint="eastAsia"/>
          <w:lang w:eastAsia="zh-CN"/>
        </w:rPr>
        <w:t>mora</w:t>
      </w:r>
      <w:r w:rsidR="00294598">
        <w:rPr>
          <w:lang w:eastAsia="zh-CN"/>
        </w:rPr>
        <w:t>l foundation has been</w:t>
      </w:r>
      <w:r w:rsidR="00294598" w:rsidRPr="00294598">
        <w:t xml:space="preserve"> decreas</w:t>
      </w:r>
      <w:r w:rsidR="00294598">
        <w:t xml:space="preserve">ing. </w:t>
      </w:r>
    </w:p>
    <w:p w14:paraId="7195D454" w14:textId="36BD6427" w:rsidR="00294598" w:rsidRPr="00294598" w:rsidRDefault="00294598" w:rsidP="00A63815">
      <w:pPr>
        <w:ind w:firstLine="0"/>
        <w:rPr>
          <w:rFonts w:ascii="SimSun" w:eastAsia="SimSun" w:hAnsi="SimSun" w:cs="SimSun"/>
          <w:b/>
          <w:bCs/>
        </w:rPr>
      </w:pPr>
      <w:r>
        <w:tab/>
        <w:t xml:space="preserve">I am teaming up with </w:t>
      </w:r>
      <w:r>
        <w:rPr>
          <w:rFonts w:hint="eastAsia"/>
          <w:lang w:eastAsia="zh-CN"/>
        </w:rPr>
        <w:t>Hu</w:t>
      </w:r>
      <w:r>
        <w:rPr>
          <w:lang w:eastAsia="zh-CN"/>
        </w:rPr>
        <w:t xml:space="preserve">, Lingshu who is also a PhD student form Journalism School and will help me with the programming and quantitative analysis. We are doing a pilot this week and we may not be able to analyze all the data for my final, but we’ll be able to finish enough data to support or reject our hypothesis. </w:t>
      </w:r>
    </w:p>
    <w:p w14:paraId="24149A5C" w14:textId="785EDA10" w:rsidR="00A63815" w:rsidRPr="00A63815" w:rsidRDefault="00A63815" w:rsidP="00A63815">
      <w:pPr>
        <w:ind w:firstLine="0"/>
        <w:rPr>
          <w:b/>
          <w:bCs/>
        </w:rPr>
      </w:pPr>
      <w:r w:rsidRPr="00A63815">
        <w:rPr>
          <w:b/>
          <w:bCs/>
        </w:rPr>
        <w:t>Research Design</w:t>
      </w:r>
    </w:p>
    <w:p w14:paraId="178C856B" w14:textId="0D7D899A" w:rsidR="00A63815" w:rsidRPr="003F49F4" w:rsidRDefault="00A63815" w:rsidP="00A63815">
      <w:r w:rsidRPr="003F49F4">
        <w:t xml:space="preserve">This study </w:t>
      </w:r>
      <w:r>
        <w:t xml:space="preserve">will </w:t>
      </w:r>
      <w:r w:rsidRPr="003F49F4">
        <w:t xml:space="preserve">conduct a </w:t>
      </w:r>
      <w:r>
        <w:t>computerized</w:t>
      </w:r>
      <w:r w:rsidRPr="003F49F4">
        <w:t xml:space="preserve"> content analysis to examine </w:t>
      </w:r>
      <w:r>
        <w:t>moral load</w:t>
      </w:r>
      <w:r w:rsidRPr="003F49F4">
        <w:t xml:space="preserve"> in </w:t>
      </w:r>
      <w:r>
        <w:t xml:space="preserve">presidential debates </w:t>
      </w:r>
      <w:r w:rsidRPr="003F49F4">
        <w:t xml:space="preserve">over </w:t>
      </w:r>
      <w:r>
        <w:t>6</w:t>
      </w:r>
      <w:r w:rsidRPr="003F49F4">
        <w:t xml:space="preserve">0 years. Content analysis has been widely used in communication studies </w:t>
      </w:r>
      <w:r>
        <w:fldChar w:fldCharType="begin"/>
      </w:r>
      <w:r>
        <w:instrText xml:space="preserve"> ADDIN EN.CITE &lt;EndNote&gt;&lt;Cite&gt;&lt;Author&gt;Lacy&lt;/Author&gt;&lt;Year&gt;2015&lt;/Year&gt;&lt;RecNum&gt;829&lt;/RecNum&gt;&lt;Pages&gt;78&lt;/Pages&gt;&lt;DisplayText&gt;(Lacy, Watson, Riffe, &amp;amp; Lovejoy, 2015, p. 78)&lt;/DisplayText&gt;&lt;record&gt;&lt;rec-number&gt;829&lt;/rec-number&gt;&lt;foreign-keys&gt;&lt;key app="EN" db-id="vae5exv91etdfke2pxq5r9vq0dps5p225v5s" timestamp="1587873968"&gt;829&lt;/key&gt;&lt;/foreign-keys&gt;&lt;ref-type name="Journal Article"&gt;17&lt;/ref-type&gt;&lt;contributors&gt;&lt;authors&gt;&lt;author&gt;Lacy, Stephen&lt;/author&gt;&lt;author&gt;Watson, Brendan R&lt;/author&gt;&lt;author&gt;Riffe, Daniel&lt;/author&gt;&lt;author&gt;Lovejoy, Jennette&lt;/author&gt;&lt;/authors&gt;&lt;/contributors&gt;&lt;titles&gt;&lt;title&gt;Issues and best practices in content analysis&lt;/title&gt;&lt;secondary-title&gt;Journalism &amp;amp; Mass Communication Quarterly&lt;/secondary-title&gt;&lt;/titles&gt;&lt;periodical&gt;&lt;full-title&gt;Journalism &amp;amp; Mass Communication Quarterly&lt;/full-title&gt;&lt;abbr-1&gt;J Mass Commun Q&lt;/abbr-1&gt;&lt;/periodical&gt;&lt;pages&gt;791-811&lt;/pages&gt;&lt;volume&gt;92&lt;/volume&gt;&lt;number&gt;4&lt;/number&gt;&lt;dates&gt;&lt;year&gt;2015&lt;/year&gt;&lt;/dates&gt;&lt;isbn&gt;1077-6990&lt;/isbn&gt;&lt;urls&gt;&lt;/urls&gt;&lt;/record&gt;&lt;/Cite&gt;&lt;/EndNote&gt;</w:instrText>
      </w:r>
      <w:r>
        <w:fldChar w:fldCharType="separate"/>
      </w:r>
      <w:r>
        <w:rPr>
          <w:noProof/>
        </w:rPr>
        <w:t>(Lacy, Watson, Riffe, &amp; Lovejoy, 2015, p. 78)</w:t>
      </w:r>
      <w:r>
        <w:fldChar w:fldCharType="end"/>
      </w:r>
      <w:r>
        <w:t xml:space="preserve"> </w:t>
      </w:r>
      <w:r w:rsidRPr="003F49F4">
        <w:t xml:space="preserve">because it allows researchers to use statistical models “to describe the communication, draw inferences about its meaning, or infer from the communication to its context, both of production and consumption” </w:t>
      </w:r>
      <w:r>
        <w:fldChar w:fldCharType="begin"/>
      </w:r>
      <w:r>
        <w:instrText xml:space="preserve"> ADDIN EN.CITE &lt;EndNote&gt;&lt;Cite&gt;&lt;Author&gt;Riffe&lt;/Author&gt;&lt;Year&gt;2014&lt;/Year&gt;&lt;RecNum&gt;218&lt;/RecNum&gt;&lt;Pages&gt;57&lt;/Pages&gt;&lt;DisplayText&gt;(Riffe, Lacy, &amp;amp; Fico, 2014, p. 57)&lt;/DisplayText&gt;&lt;record&gt;&lt;rec-number&gt;218&lt;/rec-number&gt;&lt;foreign-keys&gt;&lt;key app="EN" db-id="2xd0pvrd6xxp05evvtepd0f9vppe5rtsxa20" timestamp="1589126395" guid="143b89be-e8d7-47d2-af6b-f1c475fb413a"&gt;218&lt;/key&gt;&lt;/foreign-keys&gt;&lt;ref-type name="Book"&gt;6&lt;/ref-type&gt;&lt;contributors&gt;&lt;authors&gt;&lt;author&gt;Riffe, Daniel&lt;/author&gt;&lt;author&gt;Lacy, Stephen&lt;/author&gt;&lt;author&gt;Fico, Frederick&lt;/author&gt;&lt;/authors&gt;&lt;/contributors&gt;&lt;titles&gt;&lt;title&gt;Analyzing media messages: Using quantitative content analysis in research&lt;/title&gt;&lt;/titles&gt;&lt;edition&gt;2&lt;/edition&gt;&lt;dates&gt;&lt;year&gt;2014&lt;/year&gt;&lt;/dates&gt;&lt;pub-location&gt;New York, NY&lt;/pub-location&gt;&lt;publisher&gt;Psychology Press&lt;/publisher&gt;&lt;isbn&gt;0805852980&lt;/isbn&gt;&lt;urls&gt;&lt;/urls&gt;&lt;/record&gt;&lt;/Cite&gt;&lt;/EndNote&gt;</w:instrText>
      </w:r>
      <w:r>
        <w:fldChar w:fldCharType="separate"/>
      </w:r>
      <w:r>
        <w:rPr>
          <w:noProof/>
        </w:rPr>
        <w:t>(Riffe, Lacy, &amp; Fico, 2014, p. 57)</w:t>
      </w:r>
      <w:r>
        <w:fldChar w:fldCharType="end"/>
      </w:r>
      <w:r w:rsidRPr="003F49F4">
        <w:t xml:space="preserve">. In the case of this study, content analysis allows us to </w:t>
      </w:r>
      <w:r>
        <w:t xml:space="preserve">measure the moral load of each candidate’s </w:t>
      </w:r>
      <w:r>
        <w:rPr>
          <w:lang w:eastAsia="zh-CN"/>
        </w:rPr>
        <w:t>speech</w:t>
      </w:r>
      <w:r>
        <w:t xml:space="preserve"> during the debates</w:t>
      </w:r>
      <w:r w:rsidRPr="00D86D4E">
        <w:t xml:space="preserve"> </w:t>
      </w:r>
      <w:r>
        <w:t xml:space="preserve">in each moral foundation, </w:t>
      </w:r>
      <w:r w:rsidRPr="003F49F4">
        <w:t xml:space="preserve">situate them into our theoretical framework, and link them to a broader context of mediatization. </w:t>
      </w:r>
    </w:p>
    <w:p w14:paraId="04E70D80" w14:textId="77777777" w:rsidR="00A63815" w:rsidRPr="003F49F4" w:rsidRDefault="00A63815" w:rsidP="00A63815">
      <w:pPr>
        <w:ind w:firstLine="0"/>
        <w:rPr>
          <w:b/>
        </w:rPr>
      </w:pPr>
      <w:r w:rsidRPr="003F49F4">
        <w:rPr>
          <w:b/>
        </w:rPr>
        <w:t>Data Collection</w:t>
      </w:r>
    </w:p>
    <w:p w14:paraId="2EFDA0BF" w14:textId="77777777" w:rsidR="00A63815" w:rsidRPr="009D0692" w:rsidRDefault="00A63815" w:rsidP="00A63815">
      <w:r w:rsidRPr="003F49F4">
        <w:t xml:space="preserve">The unit of analysis is </w:t>
      </w:r>
      <w:r>
        <w:t xml:space="preserve">each candidates’ full response to each question or topic that the moderator threw out. The scripts of the presidential debates were accessed through </w:t>
      </w:r>
      <w:hyperlink r:id="rId9" w:history="1">
        <w:r w:rsidRPr="002B40AC">
          <w:rPr>
            <w:rStyle w:val="Hyperlink"/>
            <w:rFonts w:hint="eastAsia"/>
            <w:lang w:eastAsia="zh-CN"/>
          </w:rPr>
          <w:t>w</w:t>
        </w:r>
        <w:r w:rsidRPr="004740F3">
          <w:rPr>
            <w:rStyle w:val="Hyperlink"/>
          </w:rPr>
          <w:t>ww.debates.org</w:t>
        </w:r>
      </w:hyperlink>
      <w:r>
        <w:t>. T</w:t>
      </w:r>
      <w:r w:rsidRPr="003F49F4">
        <w:t xml:space="preserve">he population of our study includes </w:t>
      </w:r>
      <w:r>
        <w:t>candidates’ response to moderators’ questions that were replied by both candidates during the debates from</w:t>
      </w:r>
      <w:r w:rsidRPr="003F49F4">
        <w:t xml:space="preserve"> 19</w:t>
      </w:r>
      <w:r>
        <w:t>6</w:t>
      </w:r>
      <w:r w:rsidRPr="003F49F4">
        <w:t>0 to 20</w:t>
      </w:r>
      <w:r>
        <w:t>20</w:t>
      </w:r>
      <w:r w:rsidRPr="003F49F4">
        <w:t>.</w:t>
      </w:r>
    </w:p>
    <w:p w14:paraId="530C9089" w14:textId="77777777" w:rsidR="00A63815" w:rsidRPr="003F49F4" w:rsidRDefault="00A63815" w:rsidP="00A63815">
      <w:pPr>
        <w:ind w:firstLine="0"/>
        <w:rPr>
          <w:b/>
        </w:rPr>
      </w:pPr>
      <w:r w:rsidRPr="003F49F4">
        <w:rPr>
          <w:b/>
        </w:rPr>
        <w:t>Measurement</w:t>
      </w:r>
    </w:p>
    <w:p w14:paraId="2411A6BF" w14:textId="66D349C1" w:rsidR="00A63815" w:rsidRDefault="00A63815" w:rsidP="00A63815">
      <w:r>
        <w:lastRenderedPageBreak/>
        <w:t xml:space="preserve">We will adopt the moral rhetorical measure package </w:t>
      </w:r>
      <w:r>
        <w:fldChar w:fldCharType="begin"/>
      </w:r>
      <w:r>
        <w:instrText xml:space="preserve"> ADDIN EN.CITE &lt;EndNote&gt;&lt;Cite&gt;&lt;Author&gt;Sagi&lt;/Author&gt;&lt;Year&gt;2014&lt;/Year&gt;&lt;RecNum&gt;295&lt;/RecNum&gt;&lt;DisplayText&gt;(Sagi &amp;amp; Dehghani, 2014)&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fldChar w:fldCharType="separate"/>
      </w:r>
      <w:r>
        <w:rPr>
          <w:noProof/>
        </w:rPr>
        <w:t>(Sagi &amp; Dehghani, 2014)</w:t>
      </w:r>
      <w:r>
        <w:fldChar w:fldCharType="end"/>
      </w:r>
      <w:r>
        <w:t xml:space="preserve"> which is developed based on Moral Foundation Dictionary (MFD)  and Latent Semantic Analysis (</w:t>
      </w:r>
      <w:r w:rsidRPr="00D86D4E">
        <w:t>LSA</w:t>
      </w:r>
      <w:r>
        <w:t xml:space="preserve">) </w:t>
      </w:r>
      <w:r>
        <w:fldChar w:fldCharType="begin"/>
      </w:r>
      <w:r>
        <w:instrText xml:space="preserve"> ADDIN EN.CITE &lt;EndNote&gt;&lt;Cite&gt;&lt;Author&gt;Deerwester&lt;/Author&gt;&lt;Year&gt;1990&lt;/Year&gt;&lt;RecNum&gt;304&lt;/RecNum&gt;&lt;DisplayText&gt;(Deerwester, Dumais, Furnas, Landauer, &amp;amp; Harshman, 1990; Landauer &amp;amp; Dumais, 1997)&lt;/DisplayText&gt;&lt;record&gt;&lt;rec-number&gt;304&lt;/rec-number&gt;&lt;foreign-keys&gt;&lt;key app="EN" db-id="2xd0pvrd6xxp05evvtepd0f9vppe5rtsxa20" timestamp="1600033988" guid="be9b5c98-80ef-4278-ab9c-aa415df37afb"&gt;304&lt;/key&gt;&lt;/foreign-keys&gt;&lt;ref-type name="Journal Article"&gt;17&lt;/ref-type&gt;&lt;contributors&gt;&lt;authors&gt;&lt;author&gt;Deerwester, Scott&lt;/author&gt;&lt;author&gt;Dumais, Susan T&lt;/author&gt;&lt;author&gt;Furnas, George W&lt;/author&gt;&lt;author&gt;Landauer, Thomas K&lt;/author&gt;&lt;author&gt;Harshman, Richard&lt;/author&gt;&lt;/authors&gt;&lt;/contributors&gt;&lt;titles&gt;&lt;title&gt;Indexing by latent semantic analysis&lt;/title&gt;&lt;secondary-title&gt;Journal of the American society for information science&lt;/secondary-title&gt;&lt;/titles&gt;&lt;periodical&gt;&lt;full-title&gt;Journal of the American society for information science&lt;/full-title&gt;&lt;/periodical&gt;&lt;pages&gt;391-407&lt;/pages&gt;&lt;volume&gt;41&lt;/volume&gt;&lt;number&gt;6&lt;/number&gt;&lt;dates&gt;&lt;year&gt;1990&lt;/year&gt;&lt;/dates&gt;&lt;isbn&gt;0002-8231&lt;/isbn&gt;&lt;urls&gt;&lt;/urls&gt;&lt;/record&gt;&lt;/Cite&gt;&lt;Cite&gt;&lt;Author&gt;Landauer&lt;/Author&gt;&lt;Year&gt;1997&lt;/Year&gt;&lt;RecNum&gt;305&lt;/RecNum&gt;&lt;record&gt;&lt;rec-number&gt;305&lt;/rec-number&gt;&lt;foreign-keys&gt;&lt;key app="EN" db-id="2xd0pvrd6xxp05evvtepd0f9vppe5rtsxa20" timestamp="1600033990" guid="389f7e16-7f6a-44c4-8aaa-9918b9a94391"&gt;305&lt;/key&gt;&lt;/foreign-keys&gt;&lt;ref-type name="Journal Article"&gt;17&lt;/ref-type&gt;&lt;contributors&gt;&lt;authors&gt;&lt;author&gt;Landauer, Thomas K&lt;/author&gt;&lt;author&gt;Dumais, Susan T&lt;/author&gt;&lt;/authors&gt;&lt;/contributors&gt;&lt;titles&gt;&lt;title&gt;A solution to Plato&amp;apos;s problem: The latent semantic analysis theory of acquisition, induction, and representation of knowledge&lt;/title&gt;&lt;secondary-title&gt;Psychological review&lt;/secondary-title&gt;&lt;/titles&gt;&lt;periodical&gt;&lt;full-title&gt;Psychological review&lt;/full-title&gt;&lt;/periodical&gt;&lt;pages&gt;211&lt;/pages&gt;&lt;volume&gt;104&lt;/volume&gt;&lt;number&gt;2&lt;/number&gt;&lt;dates&gt;&lt;year&gt;1997&lt;/year&gt;&lt;/dates&gt;&lt;isbn&gt;1939-1471&lt;/isbn&gt;&lt;urls&gt;&lt;/urls&gt;&lt;/record&gt;&lt;/Cite&gt;&lt;/EndNote&gt;</w:instrText>
      </w:r>
      <w:r>
        <w:fldChar w:fldCharType="separate"/>
      </w:r>
      <w:r>
        <w:rPr>
          <w:noProof/>
        </w:rPr>
        <w:t>(Deerwester, Dumais, Furnas, Landauer, &amp; Harshman, 1990; Landauer &amp; Dumais, 1997)</w:t>
      </w:r>
      <w:r>
        <w:fldChar w:fldCharType="end"/>
      </w:r>
      <w:r>
        <w:t xml:space="preserve">. MFD is a keyword-based instrument to measure the moral load of the whole text in each moral dimension. It is similar to </w:t>
      </w:r>
      <w:r w:rsidRPr="003F49F4">
        <w:t>Linguistic Inquiry and Word Count (LIWC)</w:t>
      </w:r>
      <w:r>
        <w:t xml:space="preserve"> </w:t>
      </w:r>
      <w:r>
        <w:fldChar w:fldCharType="begin"/>
      </w:r>
      <w:r>
        <w:instrText xml:space="preserve"> ADDIN EN.CITE &lt;EndNote&gt;&lt;Cite&gt;&lt;Author&gt;Pennebaker&lt;/Author&gt;&lt;Year&gt;2015&lt;/Year&gt;&lt;RecNum&gt;648&lt;/RecNum&gt;&lt;DisplayText&gt;(Pennebaker, Boyd, Jordan, &amp;amp; Blackburn, 2015)&lt;/DisplayText&gt;&lt;record&gt;&lt;rec-number&gt;648&lt;/rec-number&gt;&lt;foreign-keys&gt;&lt;key app="EN" db-id="vae5exv91etdfke2pxq5r9vq0dps5p225v5s" timestamp="1570902315"&gt;648&lt;/key&gt;&lt;/foreign-keys&gt;&lt;ref-type name="Book"&gt;6&lt;/ref-type&gt;&lt;contributors&gt;&lt;authors&gt;&lt;author&gt;Pennebaker, James W&lt;/author&gt;&lt;author&gt;Boyd, Ryan L&lt;/author&gt;&lt;author&gt;Jordan, Kayla&lt;/author&gt;&lt;author&gt;Blackburn, Kate&lt;/author&gt;&lt;/authors&gt;&lt;/contributors&gt;&lt;titles&gt;&lt;title&gt;T​he Development and Psychometric Properties of LIWC2015&lt;/title&gt;&lt;/titles&gt;&lt;dates&gt;&lt;year&gt;2015&lt;/year&gt;&lt;/dates&gt;&lt;pub-location&gt;Austin, TX&lt;/pub-location&gt;&lt;publisher&gt;University of Texas at Austin&lt;/publisher&gt;&lt;urls&gt;&lt;/urls&gt;&lt;electronic-resource-num&gt;10.15781/T29G6Z&lt;/electronic-resource-num&gt;&lt;/record&gt;&lt;/Cite&gt;&lt;/EndNote&gt;</w:instrText>
      </w:r>
      <w:r>
        <w:fldChar w:fldCharType="separate"/>
      </w:r>
      <w:r>
        <w:rPr>
          <w:noProof/>
        </w:rPr>
        <w:t>(Pennebaker, Boyd, Jordan, &amp; Blackburn, 2015)</w:t>
      </w:r>
      <w:r>
        <w:fldChar w:fldCharType="end"/>
      </w:r>
      <w:r>
        <w:t xml:space="preserve"> which is </w:t>
      </w:r>
      <w:r w:rsidRPr="003F49F4">
        <w:t xml:space="preserve">one of the most popular </w:t>
      </w:r>
      <w:r>
        <w:t>keyword</w:t>
      </w:r>
      <w:r w:rsidRPr="003F49F4">
        <w:t xml:space="preserve">-based </w:t>
      </w:r>
      <w:r>
        <w:t xml:space="preserve">computerized </w:t>
      </w:r>
      <w:r w:rsidRPr="003F49F4">
        <w:t>content analysis tool</w:t>
      </w:r>
      <w:r>
        <w:t xml:space="preserve">s. </w:t>
      </w:r>
      <w:proofErr w:type="spellStart"/>
      <w:r>
        <w:t>Sagi</w:t>
      </w:r>
      <w:proofErr w:type="spellEnd"/>
      <w:r>
        <w:t xml:space="preserve"> and </w:t>
      </w:r>
      <w:proofErr w:type="spellStart"/>
      <w:r>
        <w:t>Dehghani</w:t>
      </w:r>
      <w:proofErr w:type="spellEnd"/>
      <w:r>
        <w:t xml:space="preserve"> </w:t>
      </w:r>
      <w:r>
        <w:fldChar w:fldCharType="begin"/>
      </w:r>
      <w:r>
        <w:instrText xml:space="preserve"> ADDIN EN.CITE &lt;EndNote&gt;&lt;Cite ExcludeAuth="1"&gt;&lt;Author&gt;Sagi&lt;/Author&gt;&lt;Year&gt;2014&lt;/Year&gt;&lt;RecNum&gt;295&lt;/RecNum&gt;&lt;DisplayText&gt;(2014)&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fldChar w:fldCharType="separate"/>
      </w:r>
      <w:r>
        <w:rPr>
          <w:noProof/>
        </w:rPr>
        <w:t>(2014)</w:t>
      </w:r>
      <w:r>
        <w:fldChar w:fldCharType="end"/>
      </w:r>
      <w:r>
        <w:t xml:space="preserve"> upgraded MFD with LSA, one of the most popular models to detect how relevant is the text with a certain topic:</w:t>
      </w:r>
    </w:p>
    <w:p w14:paraId="5436B218" w14:textId="77777777" w:rsidR="00A63815" w:rsidRDefault="00A63815" w:rsidP="00A63815">
      <w:pPr>
        <w:widowControl/>
        <w:ind w:left="720" w:firstLine="0"/>
      </w:pPr>
      <w:r w:rsidRPr="006B74AF">
        <w:t>In particular</w:t>
      </w:r>
      <w:r>
        <w:t xml:space="preserve"> </w:t>
      </w:r>
      <w:r w:rsidRPr="006B74AF">
        <w:t>w</w:t>
      </w:r>
      <w:r>
        <w:t>e</w:t>
      </w:r>
      <w:r w:rsidRPr="006B74AF">
        <w:t xml:space="preserve"> measure the similarity of the contexts in which specific keywords appear to the contexts in which</w:t>
      </w:r>
      <w:r>
        <w:t xml:space="preserve"> </w:t>
      </w:r>
      <w:r w:rsidRPr="006B74AF">
        <w:t>words from the Moral foundation Dictionary appear. Our measure of moral loading is then based on</w:t>
      </w:r>
      <w:r>
        <w:t xml:space="preserve"> </w:t>
      </w:r>
      <w:r w:rsidRPr="006B74AF">
        <w:t>this similarity - the more similar the contexts of a particular keyword to those of the words associated</w:t>
      </w:r>
      <w:r>
        <w:t xml:space="preserve"> </w:t>
      </w:r>
      <w:r w:rsidRPr="006B74AF">
        <w:t>with a specific moral dimension, the higher the loading on that dimension</w:t>
      </w:r>
      <w:r>
        <w:t xml:space="preserve">. </w:t>
      </w:r>
      <w:r>
        <w:fldChar w:fldCharType="begin"/>
      </w:r>
      <w:r>
        <w:instrText xml:space="preserve"> ADDIN EN.CITE &lt;EndNote&gt;&lt;Cite&gt;&lt;Author&gt;Sagi&lt;/Author&gt;&lt;Year&gt;2014&lt;/Year&gt;&lt;RecNum&gt;295&lt;/RecNum&gt;&lt;Pages&gt;135&lt;/Pages&gt;&lt;DisplayText&gt;(Sagi &amp;amp; Dehghani, 2014, p. 135)&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fldChar w:fldCharType="separate"/>
      </w:r>
      <w:r>
        <w:rPr>
          <w:noProof/>
        </w:rPr>
        <w:t>(Sagi &amp; Dehghani, 2014, p. 135)</w:t>
      </w:r>
      <w:r>
        <w:fldChar w:fldCharType="end"/>
      </w:r>
    </w:p>
    <w:p w14:paraId="515B3236" w14:textId="7E431ED0" w:rsidR="00A63815" w:rsidRDefault="00A63815" w:rsidP="00A63815">
      <w:pPr>
        <w:widowControl/>
        <w:ind w:firstLine="0"/>
      </w:pPr>
      <w:r>
        <w:t xml:space="preserve">The package enables us to fucus on moral loads of text that are relevant to moderator’s question, although the candidates may insert other topics from their own agenda instead of answering the moderator’s question </w:t>
      </w:r>
      <w:r>
        <w:fldChar w:fldCharType="begin"/>
      </w:r>
      <w:r>
        <w:instrText xml:space="preserve"> ADDIN EN.CITE &lt;EndNote&gt;&lt;Cite&gt;&lt;Author&gt;Jackson-Beeck&lt;/Author&gt;&lt;Year&gt;1979&lt;/Year&gt;&lt;RecNum&gt;300&lt;/RecNum&gt;&lt;DisplayText&gt;(Jackson-Beeck &amp;amp;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fldChar w:fldCharType="separate"/>
      </w:r>
      <w:r>
        <w:rPr>
          <w:noProof/>
        </w:rPr>
        <w:t>(Jackson-Beeck &amp; Meadow, 1979)</w:t>
      </w:r>
      <w:r>
        <w:fldChar w:fldCharType="end"/>
      </w:r>
      <w:r>
        <w:t xml:space="preserve">. </w:t>
      </w:r>
    </w:p>
    <w:p w14:paraId="700217E8" w14:textId="1B5C1359" w:rsidR="00F0219A" w:rsidRDefault="00F0219A" w:rsidP="00A63815">
      <w:pPr>
        <w:widowControl/>
        <w:ind w:firstLine="0"/>
      </w:pPr>
    </w:p>
    <w:p w14:paraId="365EFEBF" w14:textId="62F8C30F" w:rsidR="00F0219A" w:rsidRPr="001C364F" w:rsidRDefault="00F0219A" w:rsidP="001C364F">
      <w:pPr>
        <w:widowControl/>
        <w:ind w:firstLine="0"/>
        <w:jc w:val="center"/>
        <w:rPr>
          <w:b/>
          <w:bCs/>
        </w:rPr>
      </w:pPr>
      <w:r w:rsidRPr="001C364F">
        <w:rPr>
          <w:b/>
          <w:bCs/>
        </w:rPr>
        <w:t>Results</w:t>
      </w:r>
    </w:p>
    <w:p w14:paraId="516CD7B6" w14:textId="77777777" w:rsidR="00BE1497" w:rsidRDefault="006F4D92" w:rsidP="00A63815">
      <w:pPr>
        <w:widowControl/>
        <w:ind w:firstLine="0"/>
      </w:pPr>
      <w:r>
        <w:t xml:space="preserve">First, we analyzed how Democrats generally differ from Republicans in moral dimensions. </w:t>
      </w:r>
      <w:r w:rsidR="00AC380A">
        <w:t xml:space="preserve">We built a three </w:t>
      </w:r>
      <w:r w:rsidR="00160D1E">
        <w:t>levels</w:t>
      </w:r>
      <w:r w:rsidR="00AC380A">
        <w:t xml:space="preserve"> </w:t>
      </w:r>
      <w:r w:rsidR="004170B1">
        <w:t xml:space="preserve">random intercept </w:t>
      </w:r>
      <w:r w:rsidR="00AC380A">
        <w:t xml:space="preserve">multi-level model by using </w:t>
      </w:r>
      <w:r w:rsidR="00AC380A" w:rsidRPr="00AC380A">
        <w:rPr>
          <w:i/>
          <w:iCs/>
        </w:rPr>
        <w:t>lme4</w:t>
      </w:r>
      <w:r w:rsidR="00AC380A">
        <w:t xml:space="preserve"> (). In this model, </w:t>
      </w:r>
      <w:r w:rsidR="00E71245">
        <w:t xml:space="preserve">our dependent variable </w:t>
      </w:r>
      <w:r w:rsidR="005475CD">
        <w:t>wa</w:t>
      </w:r>
      <w:r w:rsidR="00E71245">
        <w:t>s moral loading</w:t>
      </w:r>
      <w:r w:rsidR="00D138DA">
        <w:t xml:space="preserve"> and</w:t>
      </w:r>
      <w:r w:rsidR="00E71245">
        <w:t xml:space="preserve"> </w:t>
      </w:r>
      <w:r w:rsidR="005475CD">
        <w:t xml:space="preserve">our </w:t>
      </w:r>
      <w:r w:rsidR="00E71245">
        <w:t>fixed effects were moral dimensions</w:t>
      </w:r>
      <w:r w:rsidR="00C67C3E">
        <w:t xml:space="preserve"> (e.g., care, harm, etc.)</w:t>
      </w:r>
      <w:r w:rsidR="00E71245">
        <w:t>, partisanship</w:t>
      </w:r>
      <w:r w:rsidR="00C67C3E">
        <w:t xml:space="preserve"> (Democrats and Republicans)</w:t>
      </w:r>
      <w:r w:rsidR="00E71245">
        <w:t xml:space="preserve">, and their interactions. </w:t>
      </w:r>
      <w:r w:rsidR="00E32643">
        <w:t xml:space="preserve">Each round of debates and each election year were the </w:t>
      </w:r>
      <w:r w:rsidR="005475CD">
        <w:t>second level</w:t>
      </w:r>
      <w:r w:rsidR="00E32643">
        <w:t xml:space="preserve"> and third</w:t>
      </w:r>
      <w:r w:rsidR="005475CD">
        <w:t xml:space="preserve"> </w:t>
      </w:r>
      <w:r w:rsidR="00E32643">
        <w:t>level group variables.</w:t>
      </w:r>
      <w:r w:rsidR="00644402">
        <w:t xml:space="preserve"> </w:t>
      </w:r>
    </w:p>
    <w:p w14:paraId="2026F3D3" w14:textId="77777777" w:rsidR="00BE1497" w:rsidRDefault="00BE1497" w:rsidP="00A63815">
      <w:pPr>
        <w:widowControl/>
        <w:ind w:firstLine="0"/>
      </w:pPr>
    </w:p>
    <w:p w14:paraId="10402F19" w14:textId="1164A472" w:rsidR="00E71245" w:rsidRDefault="00644402" w:rsidP="00A63815">
      <w:pPr>
        <w:widowControl/>
        <w:ind w:firstLine="0"/>
        <w:rPr>
          <w:lang w:eastAsia="zh-CN"/>
        </w:rPr>
      </w:pPr>
      <w:r>
        <w:t xml:space="preserve">Our results show that </w:t>
      </w:r>
      <w:r w:rsidRPr="00644402">
        <w:t xml:space="preserve">substantial variance in moral loading occurs at the </w:t>
      </w:r>
      <w:r>
        <w:rPr>
          <w:rFonts w:hint="eastAsia"/>
          <w:lang w:eastAsia="zh-CN"/>
        </w:rPr>
        <w:t>second</w:t>
      </w:r>
      <w:r>
        <w:rPr>
          <w:lang w:eastAsia="zh-CN"/>
        </w:rPr>
        <w:t xml:space="preserve"> level (ICC = .32) and third level (ICC = .12), </w:t>
      </w:r>
      <w:r w:rsidR="001670BE">
        <w:rPr>
          <w:lang w:eastAsia="zh-CN"/>
        </w:rPr>
        <w:t xml:space="preserve">which </w:t>
      </w:r>
      <w:r>
        <w:rPr>
          <w:lang w:eastAsia="zh-CN"/>
        </w:rPr>
        <w:t>indicat</w:t>
      </w:r>
      <w:r w:rsidR="001670BE">
        <w:rPr>
          <w:lang w:eastAsia="zh-CN"/>
        </w:rPr>
        <w:t>es</w:t>
      </w:r>
      <w:r>
        <w:rPr>
          <w:lang w:eastAsia="zh-CN"/>
        </w:rPr>
        <w:t xml:space="preserve"> that </w:t>
      </w:r>
      <w:r w:rsidR="001670BE">
        <w:rPr>
          <w:rFonts w:hint="eastAsia"/>
          <w:lang w:eastAsia="zh-CN"/>
        </w:rPr>
        <w:t>t</w:t>
      </w:r>
      <w:r w:rsidR="001670BE" w:rsidRPr="001670BE">
        <w:rPr>
          <w:lang w:eastAsia="zh-CN"/>
        </w:rPr>
        <w:t xml:space="preserve">he </w:t>
      </w:r>
      <w:r w:rsidR="001670BE">
        <w:rPr>
          <w:lang w:eastAsia="zh-CN"/>
        </w:rPr>
        <w:t xml:space="preserve">moral </w:t>
      </w:r>
      <w:r w:rsidR="001670BE" w:rsidRPr="001670BE">
        <w:rPr>
          <w:lang w:eastAsia="zh-CN"/>
        </w:rPr>
        <w:t>loading</w:t>
      </w:r>
      <w:r w:rsidR="001670BE">
        <w:rPr>
          <w:lang w:eastAsia="zh-CN"/>
        </w:rPr>
        <w:t>s of a given debate</w:t>
      </w:r>
      <w:r w:rsidR="001670BE" w:rsidRPr="001670BE">
        <w:rPr>
          <w:lang w:eastAsia="zh-CN"/>
        </w:rPr>
        <w:t xml:space="preserve"> on the 10 moral </w:t>
      </w:r>
      <w:r w:rsidR="001670BE">
        <w:rPr>
          <w:lang w:eastAsia="zh-CN"/>
        </w:rPr>
        <w:t>dimensions</w:t>
      </w:r>
      <w:r w:rsidR="001670BE" w:rsidRPr="001670BE">
        <w:rPr>
          <w:lang w:eastAsia="zh-CN"/>
        </w:rPr>
        <w:t xml:space="preserve"> </w:t>
      </w:r>
      <w:r w:rsidR="001670BE">
        <w:rPr>
          <w:lang w:eastAsia="zh-CN"/>
        </w:rPr>
        <w:t>are</w:t>
      </w:r>
      <w:r w:rsidR="001670BE" w:rsidRPr="001670BE">
        <w:rPr>
          <w:lang w:eastAsia="zh-CN"/>
        </w:rPr>
        <w:t xml:space="preserve"> substantially correlated, suggesting that individuals </w:t>
      </w:r>
      <w:r w:rsidR="001670BE">
        <w:rPr>
          <w:lang w:eastAsia="zh-CN"/>
        </w:rPr>
        <w:t>are likely</w:t>
      </w:r>
      <w:r w:rsidR="001670BE" w:rsidRPr="001670BE">
        <w:rPr>
          <w:lang w:eastAsia="zh-CN"/>
        </w:rPr>
        <w:t xml:space="preserve"> to simultaneously invoke several moral domains.</w:t>
      </w:r>
      <w:r w:rsidR="004F244D">
        <w:rPr>
          <w:lang w:eastAsia="zh-CN"/>
        </w:rPr>
        <w:t xml:space="preserve"> This finding </w:t>
      </w:r>
      <w:r w:rsidR="00F34A22">
        <w:rPr>
          <w:lang w:eastAsia="zh-CN"/>
        </w:rPr>
        <w:t>aligns with</w:t>
      </w:r>
      <w:r w:rsidR="004F244D">
        <w:rPr>
          <w:lang w:eastAsia="zh-CN"/>
        </w:rPr>
        <w:t xml:space="preserve"> </w:t>
      </w:r>
      <w:r w:rsidR="004F244D" w:rsidRPr="004F244D">
        <w:rPr>
          <w:lang w:eastAsia="zh-CN"/>
        </w:rPr>
        <w:t>Hoover</w:t>
      </w:r>
      <w:r w:rsidR="004F244D">
        <w:rPr>
          <w:lang w:eastAsia="zh-CN"/>
        </w:rPr>
        <w:t xml:space="preserve"> and associates’ (2018) study about donation</w:t>
      </w:r>
      <w:r w:rsidR="00FF73A3">
        <w:rPr>
          <w:lang w:eastAsia="zh-CN"/>
        </w:rPr>
        <w:t xml:space="preserve"> on social media</w:t>
      </w:r>
      <w:r w:rsidR="004F244D">
        <w:rPr>
          <w:lang w:eastAsia="zh-CN"/>
        </w:rPr>
        <w:t xml:space="preserve">. </w:t>
      </w:r>
    </w:p>
    <w:p w14:paraId="5D056521" w14:textId="33059A46" w:rsidR="00BE1497" w:rsidRDefault="00BE1497" w:rsidP="00A63815">
      <w:pPr>
        <w:widowControl/>
        <w:ind w:firstLine="0"/>
        <w:rPr>
          <w:lang w:eastAsia="zh-CN"/>
        </w:rPr>
      </w:pPr>
    </w:p>
    <w:p w14:paraId="78FC4FDC" w14:textId="3C7833C3" w:rsidR="00BE1497" w:rsidRDefault="00CA05B3" w:rsidP="00A63815">
      <w:pPr>
        <w:widowControl/>
        <w:ind w:firstLine="0"/>
        <w:rPr>
          <w:lang w:eastAsia="zh-CN"/>
        </w:rPr>
      </w:pPr>
      <w:r>
        <w:rPr>
          <w:lang w:eastAsia="zh-CN"/>
        </w:rPr>
        <w:t>The results</w:t>
      </w:r>
      <w:r w:rsidR="005771D7">
        <w:rPr>
          <w:lang w:eastAsia="zh-CN"/>
        </w:rPr>
        <w:t xml:space="preserve"> (see figure 1)</w:t>
      </w:r>
      <w:r>
        <w:rPr>
          <w:lang w:eastAsia="zh-CN"/>
        </w:rPr>
        <w:t xml:space="preserve"> from the multi-level model further </w:t>
      </w:r>
      <w:r w:rsidR="001D6E6A">
        <w:rPr>
          <w:lang w:eastAsia="zh-CN"/>
        </w:rPr>
        <w:t xml:space="preserve">reveal that </w:t>
      </w:r>
      <w:r w:rsidR="00C81D55">
        <w:rPr>
          <w:lang w:eastAsia="zh-CN"/>
        </w:rPr>
        <w:t xml:space="preserve">Democrats generally </w:t>
      </w:r>
      <w:r w:rsidR="008F32EF">
        <w:rPr>
          <w:lang w:eastAsia="zh-CN"/>
        </w:rPr>
        <w:t xml:space="preserve">had </w:t>
      </w:r>
      <w:r w:rsidR="000317BB">
        <w:rPr>
          <w:lang w:eastAsia="zh-CN"/>
        </w:rPr>
        <w:t xml:space="preserve">significantly </w:t>
      </w:r>
      <w:r w:rsidR="008F32EF">
        <w:rPr>
          <w:lang w:eastAsia="zh-CN"/>
        </w:rPr>
        <w:t>higher moral loadings on care</w:t>
      </w:r>
      <w:r w:rsidR="00385761">
        <w:rPr>
          <w:lang w:eastAsia="zh-CN"/>
        </w:rPr>
        <w:t xml:space="preserve"> (</w:t>
      </w:r>
      <w:r w:rsidR="00C72895" w:rsidRPr="00C72895">
        <w:rPr>
          <w:i/>
          <w:iCs/>
          <w:lang w:eastAsia="zh-CN"/>
        </w:rPr>
        <w:t>β</w:t>
      </w:r>
      <w:r w:rsidR="00C72895">
        <w:rPr>
          <w:lang w:eastAsia="zh-CN"/>
        </w:rPr>
        <w:t xml:space="preserve"> = .012, 95%CI = [.006, .018]</w:t>
      </w:r>
      <w:r w:rsidR="00385761">
        <w:rPr>
          <w:lang w:eastAsia="zh-CN"/>
        </w:rPr>
        <w:t>)</w:t>
      </w:r>
      <w:r w:rsidR="008F32EF">
        <w:rPr>
          <w:lang w:eastAsia="zh-CN"/>
        </w:rPr>
        <w:t xml:space="preserve">, </w:t>
      </w:r>
      <w:r w:rsidR="000317BB">
        <w:rPr>
          <w:lang w:eastAsia="zh-CN"/>
        </w:rPr>
        <w:t>fairness</w:t>
      </w:r>
      <w:r w:rsidR="00AF77CF">
        <w:rPr>
          <w:lang w:eastAsia="zh-CN"/>
        </w:rPr>
        <w:t xml:space="preserve"> </w:t>
      </w:r>
      <w:r w:rsidR="00AF77CF">
        <w:rPr>
          <w:lang w:eastAsia="zh-CN"/>
        </w:rPr>
        <w:t>(</w:t>
      </w:r>
      <w:r w:rsidR="00AF77CF" w:rsidRPr="00C72895">
        <w:rPr>
          <w:i/>
          <w:iCs/>
          <w:lang w:eastAsia="zh-CN"/>
        </w:rPr>
        <w:t>β</w:t>
      </w:r>
      <w:r w:rsidR="00AF77CF">
        <w:rPr>
          <w:lang w:eastAsia="zh-CN"/>
        </w:rPr>
        <w:t xml:space="preserve"> = .012, 95%CI = [.006, .018])</w:t>
      </w:r>
      <w:r w:rsidR="000317BB">
        <w:rPr>
          <w:lang w:eastAsia="zh-CN"/>
        </w:rPr>
        <w:t>, authority</w:t>
      </w:r>
      <w:r w:rsidR="00AF77CF">
        <w:rPr>
          <w:lang w:eastAsia="zh-CN"/>
        </w:rPr>
        <w:t xml:space="preserve"> </w:t>
      </w:r>
      <w:r w:rsidR="00AF77CF">
        <w:rPr>
          <w:lang w:eastAsia="zh-CN"/>
        </w:rPr>
        <w:t>(</w:t>
      </w:r>
      <w:r w:rsidR="00AF77CF" w:rsidRPr="00C72895">
        <w:rPr>
          <w:i/>
          <w:iCs/>
          <w:lang w:eastAsia="zh-CN"/>
        </w:rPr>
        <w:t>β</w:t>
      </w:r>
      <w:r w:rsidR="00AF77CF">
        <w:rPr>
          <w:lang w:eastAsia="zh-CN"/>
        </w:rPr>
        <w:t xml:space="preserve"> = .01</w:t>
      </w:r>
      <w:r w:rsidR="00F5339A">
        <w:rPr>
          <w:lang w:eastAsia="zh-CN"/>
        </w:rPr>
        <w:t>3</w:t>
      </w:r>
      <w:r w:rsidR="00AF77CF">
        <w:rPr>
          <w:lang w:eastAsia="zh-CN"/>
        </w:rPr>
        <w:t>, 95%CI = [.00</w:t>
      </w:r>
      <w:r w:rsidR="00F5339A">
        <w:rPr>
          <w:lang w:eastAsia="zh-CN"/>
        </w:rPr>
        <w:t>7</w:t>
      </w:r>
      <w:r w:rsidR="00AF77CF">
        <w:rPr>
          <w:lang w:eastAsia="zh-CN"/>
        </w:rPr>
        <w:t>, .018])</w:t>
      </w:r>
      <w:r w:rsidR="000317BB">
        <w:rPr>
          <w:lang w:eastAsia="zh-CN"/>
        </w:rPr>
        <w:t>, and loyalty</w:t>
      </w:r>
      <w:r w:rsidR="00AF77CF">
        <w:rPr>
          <w:lang w:eastAsia="zh-CN"/>
        </w:rPr>
        <w:t xml:space="preserve"> </w:t>
      </w:r>
      <w:r w:rsidR="00AF77CF">
        <w:rPr>
          <w:lang w:eastAsia="zh-CN"/>
        </w:rPr>
        <w:t>(</w:t>
      </w:r>
      <w:r w:rsidR="00AF77CF" w:rsidRPr="00C72895">
        <w:rPr>
          <w:i/>
          <w:iCs/>
          <w:lang w:eastAsia="zh-CN"/>
        </w:rPr>
        <w:t>β</w:t>
      </w:r>
      <w:r w:rsidR="00AF77CF">
        <w:rPr>
          <w:lang w:eastAsia="zh-CN"/>
        </w:rPr>
        <w:t xml:space="preserve"> = .01</w:t>
      </w:r>
      <w:r w:rsidR="00EE140E">
        <w:rPr>
          <w:lang w:eastAsia="zh-CN"/>
        </w:rPr>
        <w:t>5</w:t>
      </w:r>
      <w:r w:rsidR="00AF77CF">
        <w:rPr>
          <w:lang w:eastAsia="zh-CN"/>
        </w:rPr>
        <w:t>, 95%CI = [.0</w:t>
      </w:r>
      <w:r w:rsidR="00EE140E">
        <w:rPr>
          <w:lang w:eastAsia="zh-CN"/>
        </w:rPr>
        <w:t>10</w:t>
      </w:r>
      <w:r w:rsidR="00AF77CF">
        <w:rPr>
          <w:lang w:eastAsia="zh-CN"/>
        </w:rPr>
        <w:t>, .0</w:t>
      </w:r>
      <w:r w:rsidR="00EE140E">
        <w:rPr>
          <w:lang w:eastAsia="zh-CN"/>
        </w:rPr>
        <w:t>21</w:t>
      </w:r>
      <w:r w:rsidR="00AF77CF">
        <w:rPr>
          <w:lang w:eastAsia="zh-CN"/>
        </w:rPr>
        <w:t>])</w:t>
      </w:r>
      <w:r w:rsidR="000317BB">
        <w:rPr>
          <w:lang w:eastAsia="zh-CN"/>
        </w:rPr>
        <w:t xml:space="preserve">, </w:t>
      </w:r>
      <w:r w:rsidR="008F1346">
        <w:rPr>
          <w:lang w:eastAsia="zh-CN"/>
        </w:rPr>
        <w:t>but</w:t>
      </w:r>
      <w:r w:rsidR="000317BB">
        <w:rPr>
          <w:lang w:eastAsia="zh-CN"/>
        </w:rPr>
        <w:t xml:space="preserve"> lower loading on degradation</w:t>
      </w:r>
      <w:r w:rsidR="00AF77CF">
        <w:rPr>
          <w:lang w:eastAsia="zh-CN"/>
        </w:rPr>
        <w:t xml:space="preserve"> </w:t>
      </w:r>
      <w:r w:rsidR="00AF77CF">
        <w:rPr>
          <w:lang w:eastAsia="zh-CN"/>
        </w:rPr>
        <w:t>(</w:t>
      </w:r>
      <w:r w:rsidR="00AF77CF" w:rsidRPr="00C72895">
        <w:rPr>
          <w:i/>
          <w:iCs/>
          <w:lang w:eastAsia="zh-CN"/>
        </w:rPr>
        <w:t>β</w:t>
      </w:r>
      <w:r w:rsidR="00AF77CF">
        <w:rPr>
          <w:lang w:eastAsia="zh-CN"/>
        </w:rPr>
        <w:t xml:space="preserve"> = </w:t>
      </w:r>
      <w:r w:rsidR="00DB2B8A">
        <w:rPr>
          <w:lang w:eastAsia="zh-CN"/>
        </w:rPr>
        <w:t>-</w:t>
      </w:r>
      <w:r w:rsidR="00AF77CF">
        <w:rPr>
          <w:lang w:eastAsia="zh-CN"/>
        </w:rPr>
        <w:t>.0</w:t>
      </w:r>
      <w:r w:rsidR="00DB2B8A">
        <w:rPr>
          <w:lang w:eastAsia="zh-CN"/>
        </w:rPr>
        <w:t>08</w:t>
      </w:r>
      <w:r w:rsidR="00AF77CF">
        <w:rPr>
          <w:lang w:eastAsia="zh-CN"/>
        </w:rPr>
        <w:t>, 95%CI = [</w:t>
      </w:r>
      <w:r w:rsidR="00DB2B8A">
        <w:rPr>
          <w:lang w:eastAsia="zh-CN"/>
        </w:rPr>
        <w:t>-</w:t>
      </w:r>
      <w:r w:rsidR="00AF77CF">
        <w:rPr>
          <w:lang w:eastAsia="zh-CN"/>
        </w:rPr>
        <w:t>.0</w:t>
      </w:r>
      <w:r w:rsidR="00DB2B8A">
        <w:rPr>
          <w:lang w:eastAsia="zh-CN"/>
        </w:rPr>
        <w:t>13</w:t>
      </w:r>
      <w:r w:rsidR="00AF77CF">
        <w:rPr>
          <w:lang w:eastAsia="zh-CN"/>
        </w:rPr>
        <w:t xml:space="preserve">, </w:t>
      </w:r>
      <w:r w:rsidR="00DB2B8A">
        <w:rPr>
          <w:lang w:eastAsia="zh-CN"/>
        </w:rPr>
        <w:t>-</w:t>
      </w:r>
      <w:r w:rsidR="00AF77CF">
        <w:rPr>
          <w:lang w:eastAsia="zh-CN"/>
        </w:rPr>
        <w:t>.0</w:t>
      </w:r>
      <w:r w:rsidR="00DB2B8A">
        <w:rPr>
          <w:lang w:eastAsia="zh-CN"/>
        </w:rPr>
        <w:t>02</w:t>
      </w:r>
      <w:r w:rsidR="00AF77CF">
        <w:rPr>
          <w:lang w:eastAsia="zh-CN"/>
        </w:rPr>
        <w:t>])</w:t>
      </w:r>
      <w:r w:rsidR="000317BB">
        <w:rPr>
          <w:lang w:eastAsia="zh-CN"/>
        </w:rPr>
        <w:t xml:space="preserve">. </w:t>
      </w:r>
    </w:p>
    <w:p w14:paraId="7C78F81F" w14:textId="0EEDA514" w:rsidR="001943EA" w:rsidRDefault="000A6202" w:rsidP="00A63815">
      <w:pPr>
        <w:widowControl/>
        <w:ind w:firstLine="0"/>
        <w:rPr>
          <w:lang w:eastAsia="zh-CN"/>
        </w:rPr>
      </w:pPr>
      <w:r>
        <w:rPr>
          <w:rFonts w:hint="eastAsia"/>
          <w:noProof/>
          <w:lang w:eastAsia="zh-CN"/>
        </w:rPr>
        <w:drawing>
          <wp:inline distT="0" distB="0" distL="0" distR="0" wp14:anchorId="4521A99D" wp14:editId="7B59210A">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10"/>
                    <a:stretch>
                      <a:fillRect/>
                    </a:stretch>
                  </pic:blipFill>
                  <pic:spPr>
                    <a:xfrm>
                      <a:off x="0" y="0"/>
                      <a:ext cx="5943600" cy="3126105"/>
                    </a:xfrm>
                    <a:prstGeom prst="rect">
                      <a:avLst/>
                    </a:prstGeom>
                  </pic:spPr>
                </pic:pic>
              </a:graphicData>
            </a:graphic>
          </wp:inline>
        </w:drawing>
      </w:r>
    </w:p>
    <w:p w14:paraId="2157F8CE" w14:textId="6E5B47B9" w:rsidR="00546FE7" w:rsidRDefault="00546FE7" w:rsidP="00A63815">
      <w:pPr>
        <w:widowControl/>
        <w:ind w:firstLine="0"/>
        <w:rPr>
          <w:i/>
          <w:iCs/>
          <w:lang w:eastAsia="zh-CN"/>
        </w:rPr>
      </w:pPr>
      <w:r>
        <w:rPr>
          <w:i/>
          <w:iCs/>
          <w:lang w:eastAsia="zh-CN"/>
        </w:rPr>
        <w:t xml:space="preserve">Figure 1 Moral loadings on ten moral dimensions. </w:t>
      </w:r>
    </w:p>
    <w:p w14:paraId="4DE2B5B9" w14:textId="3749B2AA" w:rsidR="00F4797D" w:rsidRDefault="00F4797D" w:rsidP="00A63815">
      <w:pPr>
        <w:widowControl/>
        <w:ind w:firstLine="0"/>
        <w:rPr>
          <w:rFonts w:hint="eastAsia"/>
          <w:lang w:eastAsia="zh-CN"/>
        </w:rPr>
      </w:pPr>
      <w:r w:rsidRPr="00F4797D">
        <w:rPr>
          <w:i/>
          <w:iCs/>
          <w:lang w:eastAsia="zh-CN"/>
        </w:rPr>
        <w:t>Note</w:t>
      </w:r>
      <w:r>
        <w:rPr>
          <w:lang w:eastAsia="zh-CN"/>
        </w:rPr>
        <w:t xml:space="preserve">. </w:t>
      </w:r>
      <w:r w:rsidRPr="00F4797D">
        <w:rPr>
          <w:lang w:eastAsia="zh-CN"/>
        </w:rPr>
        <w:t>Error bars indicate 95%CI.</w:t>
      </w:r>
      <w:r w:rsidR="00490D3B">
        <w:rPr>
          <w:lang w:eastAsia="zh-CN"/>
        </w:rPr>
        <w:t xml:space="preserve"> A</w:t>
      </w:r>
      <w:r w:rsidR="00490D3B" w:rsidRPr="00490D3B">
        <w:rPr>
          <w:lang w:eastAsia="zh-CN"/>
        </w:rPr>
        <w:t>sterisk</w:t>
      </w:r>
      <w:r w:rsidR="00490D3B">
        <w:rPr>
          <w:lang w:eastAsia="zh-CN"/>
        </w:rPr>
        <w:t>s</w:t>
      </w:r>
      <w:r w:rsidR="00490D3B" w:rsidRPr="00490D3B">
        <w:rPr>
          <w:lang w:eastAsia="zh-CN"/>
        </w:rPr>
        <w:t xml:space="preserve"> </w:t>
      </w:r>
      <w:r w:rsidR="00490D3B">
        <w:rPr>
          <w:lang w:eastAsia="zh-CN"/>
        </w:rPr>
        <w:t>(</w:t>
      </w:r>
      <w:r w:rsidR="00490D3B" w:rsidRPr="00490D3B">
        <w:rPr>
          <w:lang w:eastAsia="zh-CN"/>
        </w:rPr>
        <w:t>*</w:t>
      </w:r>
      <w:r w:rsidR="00490D3B">
        <w:rPr>
          <w:lang w:eastAsia="zh-CN"/>
        </w:rPr>
        <w:t>) indicate significan</w:t>
      </w:r>
      <w:r w:rsidR="00105FBF">
        <w:rPr>
          <w:lang w:eastAsia="zh-CN"/>
        </w:rPr>
        <w:t>t differences</w:t>
      </w:r>
      <w:r w:rsidR="0012471B">
        <w:rPr>
          <w:lang w:eastAsia="zh-CN"/>
        </w:rPr>
        <w:t xml:space="preserve"> at</w:t>
      </w:r>
      <w:r w:rsidR="008A596A">
        <w:rPr>
          <w:lang w:eastAsia="zh-CN"/>
        </w:rPr>
        <w:t xml:space="preserve"> </w:t>
      </w:r>
      <w:r w:rsidR="008A596A" w:rsidRPr="008A596A">
        <w:rPr>
          <w:lang w:eastAsia="zh-CN"/>
        </w:rPr>
        <w:t>α</w:t>
      </w:r>
      <w:r w:rsidR="008A596A">
        <w:rPr>
          <w:lang w:eastAsia="zh-CN"/>
        </w:rPr>
        <w:t xml:space="preserve"> =</w:t>
      </w:r>
      <w:r w:rsidR="0012471B">
        <w:rPr>
          <w:lang w:eastAsia="zh-CN"/>
        </w:rPr>
        <w:t xml:space="preserve"> .05</w:t>
      </w:r>
      <w:r w:rsidR="00490D3B">
        <w:rPr>
          <w:lang w:eastAsia="zh-CN"/>
        </w:rPr>
        <w:t xml:space="preserve">. </w:t>
      </w:r>
    </w:p>
    <w:p w14:paraId="193ED82E" w14:textId="0235C34B" w:rsidR="00E71245" w:rsidRDefault="004C7ED7" w:rsidP="00A63815">
      <w:pPr>
        <w:widowControl/>
        <w:ind w:firstLine="0"/>
        <w:rPr>
          <w:lang w:eastAsia="zh-CN"/>
        </w:rPr>
      </w:pPr>
      <w:r>
        <w:lastRenderedPageBreak/>
        <w:t xml:space="preserve">Hypothesis 1 </w:t>
      </w:r>
      <w:r w:rsidR="00CE4615">
        <w:t xml:space="preserve">proposes that </w:t>
      </w:r>
      <w:r w:rsidR="00DE596A">
        <w:t>t</w:t>
      </w:r>
      <w:r w:rsidR="00DE596A">
        <w:t>he moral foundations divergence in presidential debates between Republican president candidates</w:t>
      </w:r>
      <w:r w:rsidR="00667A34">
        <w:t xml:space="preserve"> </w:t>
      </w:r>
      <w:r w:rsidR="00DE596A">
        <w:t>and Democrat</w:t>
      </w:r>
      <w:r w:rsidR="00667A34">
        <w:t>ic</w:t>
      </w:r>
      <w:r w:rsidR="00DE596A">
        <w:t xml:space="preserve"> president candidates </w:t>
      </w:r>
      <w:r w:rsidR="00DE596A">
        <w:rPr>
          <w:rFonts w:hint="eastAsia"/>
          <w:lang w:eastAsia="zh-CN"/>
        </w:rPr>
        <w:t>has</w:t>
      </w:r>
      <w:r w:rsidR="00DE596A">
        <w:rPr>
          <w:lang w:eastAsia="zh-CN"/>
        </w:rPr>
        <w:t xml:space="preserve"> increased since 1980</w:t>
      </w:r>
      <w:r w:rsidR="00667A34">
        <w:rPr>
          <w:lang w:eastAsia="zh-CN"/>
        </w:rPr>
        <w:t xml:space="preserve">. </w:t>
      </w:r>
      <w:r w:rsidR="004530D2">
        <w:rPr>
          <w:lang w:eastAsia="zh-CN"/>
        </w:rPr>
        <w:t xml:space="preserve">To test it, we </w:t>
      </w:r>
      <w:r w:rsidR="00476C71">
        <w:rPr>
          <w:lang w:eastAsia="zh-CN"/>
        </w:rPr>
        <w:t>calculated the</w:t>
      </w:r>
      <w:r w:rsidR="007E24E7">
        <w:rPr>
          <w:lang w:eastAsia="zh-CN"/>
        </w:rPr>
        <w:t xml:space="preserve"> </w:t>
      </w:r>
      <w:r w:rsidR="00476C71">
        <w:rPr>
          <w:lang w:eastAsia="zh-CN"/>
        </w:rPr>
        <w:t xml:space="preserve">loading difference between Democrats and Republicans on each moral dimension during each debate. We added up the absolute value of </w:t>
      </w:r>
      <w:r w:rsidR="004C093E">
        <w:rPr>
          <w:lang w:eastAsia="zh-CN"/>
        </w:rPr>
        <w:t>them</w:t>
      </w:r>
      <w:r w:rsidR="002B7A35">
        <w:rPr>
          <w:lang w:eastAsia="zh-CN"/>
        </w:rPr>
        <w:t xml:space="preserve"> to form a unidimensional score to reflect the total difference between Democrats and Republicans</w:t>
      </w:r>
      <w:r w:rsidR="000E1334">
        <w:rPr>
          <w:lang w:eastAsia="zh-CN"/>
        </w:rPr>
        <w:t xml:space="preserve"> in each debate</w:t>
      </w:r>
      <w:r w:rsidR="002B7A35">
        <w:rPr>
          <w:lang w:eastAsia="zh-CN"/>
        </w:rPr>
        <w:t xml:space="preserve">. </w:t>
      </w:r>
      <w:r w:rsidR="005771D7">
        <w:rPr>
          <w:lang w:eastAsia="zh-CN"/>
        </w:rPr>
        <w:t>Then we fit the data to an OLS regression</w:t>
      </w:r>
      <w:r w:rsidR="00A570F0">
        <w:rPr>
          <w:lang w:eastAsia="zh-CN"/>
        </w:rPr>
        <w:t xml:space="preserve">. The results (see figure 2) show that </w:t>
      </w:r>
      <w:r w:rsidR="00034376">
        <w:rPr>
          <w:lang w:eastAsia="zh-CN"/>
        </w:rPr>
        <w:t>the total moral loading difference increases .005 points every four-year (</w:t>
      </w:r>
      <w:r w:rsidR="00217696">
        <w:rPr>
          <w:i/>
          <w:iCs/>
          <w:lang w:eastAsia="zh-CN"/>
        </w:rPr>
        <w:t>b</w:t>
      </w:r>
      <w:r w:rsidR="00B30B6B">
        <w:rPr>
          <w:lang w:eastAsia="zh-CN"/>
        </w:rPr>
        <w:t xml:space="preserve"> = .0</w:t>
      </w:r>
      <w:r w:rsidR="00B30B6B">
        <w:rPr>
          <w:lang w:eastAsia="zh-CN"/>
        </w:rPr>
        <w:t xml:space="preserve">05, </w:t>
      </w:r>
      <w:proofErr w:type="gramStart"/>
      <w:r w:rsidR="00217696" w:rsidRPr="00217696">
        <w:rPr>
          <w:i/>
          <w:iCs/>
          <w:lang w:eastAsia="zh-CN"/>
        </w:rPr>
        <w:t>t</w:t>
      </w:r>
      <w:r w:rsidR="00217696">
        <w:rPr>
          <w:lang w:eastAsia="zh-CN"/>
        </w:rPr>
        <w:t>(</w:t>
      </w:r>
      <w:proofErr w:type="gramEnd"/>
      <w:r w:rsidR="00217696">
        <w:rPr>
          <w:lang w:eastAsia="zh-CN"/>
        </w:rPr>
        <w:t>30</w:t>
      </w:r>
      <w:r w:rsidR="00034376">
        <w:rPr>
          <w:lang w:eastAsia="zh-CN"/>
        </w:rPr>
        <w:t>)</w:t>
      </w:r>
      <w:r w:rsidR="00217696">
        <w:rPr>
          <w:lang w:eastAsia="zh-CN"/>
        </w:rPr>
        <w:t xml:space="preserve"> = 2.19, </w:t>
      </w:r>
      <w:r w:rsidR="00217696" w:rsidRPr="00217696">
        <w:rPr>
          <w:i/>
          <w:iCs/>
          <w:lang w:eastAsia="zh-CN"/>
        </w:rPr>
        <w:t>p</w:t>
      </w:r>
      <w:r w:rsidR="00217696">
        <w:rPr>
          <w:lang w:eastAsia="zh-CN"/>
        </w:rPr>
        <w:t xml:space="preserve"> = .036</w:t>
      </w:r>
      <w:r w:rsidR="00AF59D7">
        <w:rPr>
          <w:lang w:eastAsia="zh-CN"/>
        </w:rPr>
        <w:t xml:space="preserve">, </w:t>
      </w:r>
      <w:r w:rsidR="00AF59D7" w:rsidRPr="00AF59D7">
        <w:rPr>
          <w:i/>
          <w:iCs/>
          <w:lang w:eastAsia="zh-CN"/>
        </w:rPr>
        <w:t>R</w:t>
      </w:r>
      <w:r w:rsidR="00AF59D7" w:rsidRPr="00AF59D7">
        <w:rPr>
          <w:i/>
          <w:iCs/>
          <w:vertAlign w:val="superscript"/>
          <w:lang w:eastAsia="zh-CN"/>
        </w:rPr>
        <w:t>2</w:t>
      </w:r>
      <w:r w:rsidR="00AF59D7">
        <w:rPr>
          <w:lang w:eastAsia="zh-CN"/>
        </w:rPr>
        <w:t xml:space="preserve"> = </w:t>
      </w:r>
      <w:r w:rsidR="00EE3AC0">
        <w:rPr>
          <w:lang w:eastAsia="zh-CN"/>
        </w:rPr>
        <w:t>13.8%</w:t>
      </w:r>
      <w:r w:rsidR="00217696">
        <w:rPr>
          <w:lang w:eastAsia="zh-CN"/>
        </w:rPr>
        <w:t>)</w:t>
      </w:r>
      <w:r w:rsidR="00FC20A6">
        <w:rPr>
          <w:lang w:eastAsia="zh-CN"/>
        </w:rPr>
        <w:t>.</w:t>
      </w:r>
      <w:r w:rsidR="00423F71">
        <w:rPr>
          <w:lang w:eastAsia="zh-CN"/>
        </w:rPr>
        <w:t xml:space="preserve"> We </w:t>
      </w:r>
      <w:r w:rsidR="00E77FF9">
        <w:rPr>
          <w:lang w:eastAsia="zh-CN"/>
        </w:rPr>
        <w:t>noticed</w:t>
      </w:r>
      <w:r w:rsidR="00423F71">
        <w:rPr>
          <w:lang w:eastAsia="zh-CN"/>
        </w:rPr>
        <w:t xml:space="preserve"> that 2012 is special</w:t>
      </w:r>
      <w:r w:rsidR="00E77FF9">
        <w:rPr>
          <w:lang w:eastAsia="zh-CN"/>
        </w:rPr>
        <w:t xml:space="preserve">. Its mean total moral loading difference of three debates was the second lowest among all years (1960 was the lowest). </w:t>
      </w:r>
      <w:r w:rsidR="009D224C">
        <w:rPr>
          <w:lang w:eastAsia="zh-CN"/>
        </w:rPr>
        <w:t xml:space="preserve">If we exclude 2012, the </w:t>
      </w:r>
      <w:r w:rsidR="00AF59D7">
        <w:rPr>
          <w:lang w:eastAsia="zh-CN"/>
        </w:rPr>
        <w:t>model has a much better fit (</w:t>
      </w:r>
      <w:r w:rsidR="00AF59D7">
        <w:rPr>
          <w:i/>
          <w:iCs/>
          <w:lang w:eastAsia="zh-CN"/>
        </w:rPr>
        <w:t>b</w:t>
      </w:r>
      <w:r w:rsidR="00AF59D7">
        <w:rPr>
          <w:lang w:eastAsia="zh-CN"/>
        </w:rPr>
        <w:t xml:space="preserve"> = .00</w:t>
      </w:r>
      <w:r w:rsidR="00AF59D7">
        <w:rPr>
          <w:lang w:eastAsia="zh-CN"/>
        </w:rPr>
        <w:t>7</w:t>
      </w:r>
      <w:r w:rsidR="00AF59D7">
        <w:rPr>
          <w:lang w:eastAsia="zh-CN"/>
        </w:rPr>
        <w:t xml:space="preserve">, </w:t>
      </w:r>
      <w:proofErr w:type="gramStart"/>
      <w:r w:rsidR="00AF59D7" w:rsidRPr="00217696">
        <w:rPr>
          <w:i/>
          <w:iCs/>
          <w:lang w:eastAsia="zh-CN"/>
        </w:rPr>
        <w:t>t</w:t>
      </w:r>
      <w:r w:rsidR="00AF59D7">
        <w:rPr>
          <w:lang w:eastAsia="zh-CN"/>
        </w:rPr>
        <w:t>(</w:t>
      </w:r>
      <w:proofErr w:type="gramEnd"/>
      <w:r w:rsidR="00AF59D7">
        <w:rPr>
          <w:lang w:eastAsia="zh-CN"/>
        </w:rPr>
        <w:t xml:space="preserve">30) = </w:t>
      </w:r>
      <w:r w:rsidR="00AF59D7">
        <w:rPr>
          <w:lang w:eastAsia="zh-CN"/>
        </w:rPr>
        <w:t>3.77</w:t>
      </w:r>
      <w:r w:rsidR="00AF59D7">
        <w:rPr>
          <w:lang w:eastAsia="zh-CN"/>
        </w:rPr>
        <w:t xml:space="preserve">, </w:t>
      </w:r>
      <w:r w:rsidR="00AF59D7" w:rsidRPr="00217696">
        <w:rPr>
          <w:i/>
          <w:iCs/>
          <w:lang w:eastAsia="zh-CN"/>
        </w:rPr>
        <w:t>p</w:t>
      </w:r>
      <w:r w:rsidR="00AF59D7">
        <w:rPr>
          <w:lang w:eastAsia="zh-CN"/>
        </w:rPr>
        <w:t xml:space="preserve"> </w:t>
      </w:r>
      <w:r w:rsidR="00AF59D7">
        <w:rPr>
          <w:lang w:eastAsia="zh-CN"/>
        </w:rPr>
        <w:t>&lt;</w:t>
      </w:r>
      <w:r w:rsidR="00AF59D7">
        <w:rPr>
          <w:lang w:eastAsia="zh-CN"/>
        </w:rPr>
        <w:t xml:space="preserve"> .0</w:t>
      </w:r>
      <w:r w:rsidR="00AF59D7">
        <w:rPr>
          <w:lang w:eastAsia="zh-CN"/>
        </w:rPr>
        <w:t xml:space="preserve">01, </w:t>
      </w:r>
      <w:r w:rsidR="00AF59D7" w:rsidRPr="00AF59D7">
        <w:rPr>
          <w:i/>
          <w:iCs/>
          <w:lang w:eastAsia="zh-CN"/>
        </w:rPr>
        <w:t>R</w:t>
      </w:r>
      <w:r w:rsidR="00AF59D7" w:rsidRPr="00AF59D7">
        <w:rPr>
          <w:i/>
          <w:iCs/>
          <w:vertAlign w:val="superscript"/>
          <w:lang w:eastAsia="zh-CN"/>
        </w:rPr>
        <w:t>2</w:t>
      </w:r>
      <w:r w:rsidR="00AF59D7">
        <w:rPr>
          <w:lang w:eastAsia="zh-CN"/>
        </w:rPr>
        <w:t xml:space="preserve"> =</w:t>
      </w:r>
      <w:r w:rsidR="00A22C4C">
        <w:rPr>
          <w:lang w:eastAsia="zh-CN"/>
        </w:rPr>
        <w:t xml:space="preserve"> 34.5%</w:t>
      </w:r>
      <w:r w:rsidR="00AF59D7">
        <w:rPr>
          <w:lang w:eastAsia="zh-CN"/>
        </w:rPr>
        <w:t>)</w:t>
      </w:r>
      <w:r w:rsidR="00B1482C">
        <w:rPr>
          <w:lang w:eastAsia="zh-CN"/>
        </w:rPr>
        <w:t>.</w:t>
      </w:r>
    </w:p>
    <w:p w14:paraId="6391BD74" w14:textId="77777777" w:rsidR="00DF2A2C" w:rsidRDefault="00DF2A2C" w:rsidP="00A63815">
      <w:pPr>
        <w:widowControl/>
        <w:ind w:firstLine="0"/>
        <w:rPr>
          <w:lang w:eastAsia="zh-CN"/>
        </w:rPr>
      </w:pPr>
    </w:p>
    <w:p w14:paraId="5EA0A34B" w14:textId="7FC12CF5" w:rsidR="000267A8" w:rsidRDefault="000267A8" w:rsidP="00A63815">
      <w:pPr>
        <w:widowControl/>
        <w:ind w:firstLine="0"/>
        <w:rPr>
          <w:lang w:eastAsia="zh-CN"/>
        </w:rPr>
      </w:pPr>
      <w:r>
        <w:rPr>
          <w:lang w:eastAsia="zh-CN"/>
        </w:rPr>
        <w:t xml:space="preserve">We also found that the first round of debate usually had the highest difference score (see figure 2). </w:t>
      </w:r>
      <w:r w:rsidR="001E40C5">
        <w:rPr>
          <w:lang w:eastAsia="zh-CN"/>
        </w:rPr>
        <w:t xml:space="preserve">To test it, we built a </w:t>
      </w:r>
      <w:r w:rsidR="00FE5C7A">
        <w:rPr>
          <w:lang w:eastAsia="zh-CN"/>
        </w:rPr>
        <w:t xml:space="preserve">two levels random intercepts multi-level model. </w:t>
      </w:r>
      <w:r w:rsidR="00044683">
        <w:rPr>
          <w:lang w:eastAsia="zh-CN"/>
        </w:rPr>
        <w:t xml:space="preserve">In this model, the total difference score </w:t>
      </w:r>
      <w:r w:rsidR="0041746B">
        <w:rPr>
          <w:lang w:eastAsia="zh-CN"/>
        </w:rPr>
        <w:t>wa</w:t>
      </w:r>
      <w:r w:rsidR="00044683">
        <w:rPr>
          <w:lang w:eastAsia="zh-CN"/>
        </w:rPr>
        <w:t xml:space="preserve">s our dependent variable, the round of debates </w:t>
      </w:r>
      <w:r w:rsidR="0041746B">
        <w:rPr>
          <w:lang w:eastAsia="zh-CN"/>
        </w:rPr>
        <w:t>wa</w:t>
      </w:r>
      <w:r w:rsidR="00044683">
        <w:rPr>
          <w:lang w:eastAsia="zh-CN"/>
        </w:rPr>
        <w:t xml:space="preserve">s our fixed effect, and the year </w:t>
      </w:r>
      <w:r w:rsidR="0041746B">
        <w:rPr>
          <w:lang w:eastAsia="zh-CN"/>
        </w:rPr>
        <w:t>wa</w:t>
      </w:r>
      <w:r w:rsidR="00044683">
        <w:rPr>
          <w:lang w:eastAsia="zh-CN"/>
        </w:rPr>
        <w:t xml:space="preserve">s our second level group variable. </w:t>
      </w:r>
      <w:r w:rsidR="00CB6B7E">
        <w:t xml:space="preserve">Our results show that </w:t>
      </w:r>
      <w:r w:rsidR="00CB6B7E" w:rsidRPr="00644402">
        <w:t xml:space="preserve">substantial variance in </w:t>
      </w:r>
      <w:r w:rsidR="00CB6B7E">
        <w:t>difference score</w:t>
      </w:r>
      <w:r w:rsidR="00CB6B7E" w:rsidRPr="00644402">
        <w:t xml:space="preserve"> occurs at the </w:t>
      </w:r>
      <w:r w:rsidR="00CB6B7E">
        <w:rPr>
          <w:rFonts w:hint="eastAsia"/>
          <w:lang w:eastAsia="zh-CN"/>
        </w:rPr>
        <w:t>second</w:t>
      </w:r>
      <w:r w:rsidR="00CB6B7E">
        <w:rPr>
          <w:lang w:eastAsia="zh-CN"/>
        </w:rPr>
        <w:t xml:space="preserve"> level (ICC = .</w:t>
      </w:r>
      <w:r w:rsidR="00CB6B7E">
        <w:rPr>
          <w:lang w:eastAsia="zh-CN"/>
        </w:rPr>
        <w:t>77</w:t>
      </w:r>
      <w:r w:rsidR="00CB6B7E">
        <w:rPr>
          <w:lang w:eastAsia="zh-CN"/>
        </w:rPr>
        <w:t>)</w:t>
      </w:r>
      <w:r w:rsidR="00416BBB">
        <w:rPr>
          <w:lang w:eastAsia="zh-CN"/>
        </w:rPr>
        <w:t>, indicating that the variance in years was larger than that in debate rounds.</w:t>
      </w:r>
      <w:r w:rsidR="00CB6B7E">
        <w:rPr>
          <w:lang w:eastAsia="zh-CN"/>
        </w:rPr>
        <w:t xml:space="preserve"> </w:t>
      </w:r>
      <w:r w:rsidR="0069364C">
        <w:rPr>
          <w:lang w:eastAsia="zh-CN"/>
        </w:rPr>
        <w:t>Our</w:t>
      </w:r>
      <w:r w:rsidR="00C03B43">
        <w:rPr>
          <w:lang w:eastAsia="zh-CN"/>
        </w:rPr>
        <w:t xml:space="preserve"> results </w:t>
      </w:r>
      <w:r w:rsidR="0069364C">
        <w:rPr>
          <w:lang w:eastAsia="zh-CN"/>
        </w:rPr>
        <w:t xml:space="preserve">also </w:t>
      </w:r>
      <w:r w:rsidR="00C03B43">
        <w:rPr>
          <w:lang w:eastAsia="zh-CN"/>
        </w:rPr>
        <w:t>show that</w:t>
      </w:r>
      <w:r w:rsidR="0069364C">
        <w:rPr>
          <w:lang w:eastAsia="zh-CN"/>
        </w:rPr>
        <w:t xml:space="preserve">, </w:t>
      </w:r>
      <w:r w:rsidR="001C04C5">
        <w:rPr>
          <w:lang w:eastAsia="zh-CN"/>
        </w:rPr>
        <w:t>controlling for</w:t>
      </w:r>
      <w:r w:rsidR="0069364C">
        <w:rPr>
          <w:lang w:eastAsia="zh-CN"/>
        </w:rPr>
        <w:t xml:space="preserve"> the influence of years,</w:t>
      </w:r>
      <w:r w:rsidR="00C03B43">
        <w:rPr>
          <w:lang w:eastAsia="zh-CN"/>
        </w:rPr>
        <w:t xml:space="preserve"> </w:t>
      </w:r>
      <w:r w:rsidR="00BB70ED">
        <w:rPr>
          <w:lang w:eastAsia="zh-CN"/>
        </w:rPr>
        <w:t xml:space="preserve">the </w:t>
      </w:r>
      <w:r w:rsidR="002220DC">
        <w:rPr>
          <w:lang w:eastAsia="zh-CN"/>
        </w:rPr>
        <w:t>r</w:t>
      </w:r>
      <w:r w:rsidR="00BB70ED">
        <w:rPr>
          <w:lang w:eastAsia="zh-CN"/>
        </w:rPr>
        <w:t>ound 1 debate</w:t>
      </w:r>
      <w:r w:rsidR="00E966E9">
        <w:rPr>
          <w:lang w:eastAsia="zh-CN"/>
        </w:rPr>
        <w:t>s</w:t>
      </w:r>
      <w:r w:rsidR="002F6F5A">
        <w:rPr>
          <w:lang w:eastAsia="zh-CN"/>
        </w:rPr>
        <w:t xml:space="preserve"> on average</w:t>
      </w:r>
      <w:r w:rsidR="00BB70ED">
        <w:rPr>
          <w:lang w:eastAsia="zh-CN"/>
        </w:rPr>
        <w:t xml:space="preserve"> had a higher difference score than other rounds of debates</w:t>
      </w:r>
      <w:r w:rsidR="00CA5DA5">
        <w:rPr>
          <w:lang w:eastAsia="zh-CN"/>
        </w:rPr>
        <w:t xml:space="preserve"> (</w:t>
      </w:r>
      <w:r w:rsidR="0049188B">
        <w:rPr>
          <w:lang w:eastAsia="zh-CN"/>
        </w:rPr>
        <w:t>R</w:t>
      </w:r>
      <w:r w:rsidR="00CA5DA5">
        <w:rPr>
          <w:lang w:eastAsia="zh-CN"/>
        </w:rPr>
        <w:t xml:space="preserve">ound 2: </w:t>
      </w:r>
      <w:r w:rsidR="00CA5DA5" w:rsidRPr="00C72895">
        <w:rPr>
          <w:i/>
          <w:iCs/>
          <w:lang w:eastAsia="zh-CN"/>
        </w:rPr>
        <w:t>β</w:t>
      </w:r>
      <w:r w:rsidR="00CA5DA5">
        <w:rPr>
          <w:lang w:eastAsia="zh-CN"/>
        </w:rPr>
        <w:t xml:space="preserve"> = </w:t>
      </w:r>
      <w:r w:rsidR="00D57368" w:rsidRPr="00D57368">
        <w:rPr>
          <w:lang w:eastAsia="zh-CN"/>
        </w:rPr>
        <w:t>-.03</w:t>
      </w:r>
      <w:r w:rsidR="00D57368">
        <w:rPr>
          <w:lang w:eastAsia="zh-CN"/>
        </w:rPr>
        <w:t>6</w:t>
      </w:r>
      <w:r w:rsidR="00CA5DA5">
        <w:rPr>
          <w:lang w:eastAsia="zh-CN"/>
        </w:rPr>
        <w:t>, 95%CI = [</w:t>
      </w:r>
      <w:r w:rsidR="00CA5DA5" w:rsidRPr="00CA5DA5">
        <w:rPr>
          <w:lang w:eastAsia="zh-CN"/>
        </w:rPr>
        <w:t>-.042</w:t>
      </w:r>
      <w:r w:rsidR="00DB5C0A">
        <w:rPr>
          <w:lang w:eastAsia="zh-CN"/>
        </w:rPr>
        <w:t>,</w:t>
      </w:r>
      <w:r w:rsidR="00CA5DA5" w:rsidRPr="00CA5DA5">
        <w:rPr>
          <w:lang w:eastAsia="zh-CN"/>
        </w:rPr>
        <w:t xml:space="preserve"> -0.029</w:t>
      </w:r>
      <w:r w:rsidR="00CA5DA5">
        <w:rPr>
          <w:lang w:eastAsia="zh-CN"/>
        </w:rPr>
        <w:t>]</w:t>
      </w:r>
      <w:r w:rsidR="00CA5DA5">
        <w:rPr>
          <w:lang w:eastAsia="zh-CN"/>
        </w:rPr>
        <w:t xml:space="preserve">; </w:t>
      </w:r>
      <w:r w:rsidR="0049188B">
        <w:rPr>
          <w:lang w:eastAsia="zh-CN"/>
        </w:rPr>
        <w:t>R</w:t>
      </w:r>
      <w:r w:rsidR="00CA5DA5">
        <w:rPr>
          <w:lang w:eastAsia="zh-CN"/>
        </w:rPr>
        <w:t>ound 3</w:t>
      </w:r>
      <w:r w:rsidR="0049188B">
        <w:rPr>
          <w:lang w:eastAsia="zh-CN"/>
        </w:rPr>
        <w:t xml:space="preserve">: </w:t>
      </w:r>
      <w:r w:rsidR="0049188B" w:rsidRPr="00C72895">
        <w:rPr>
          <w:i/>
          <w:iCs/>
          <w:lang w:eastAsia="zh-CN"/>
        </w:rPr>
        <w:t>β</w:t>
      </w:r>
      <w:r w:rsidR="0049188B">
        <w:rPr>
          <w:lang w:eastAsia="zh-CN"/>
        </w:rPr>
        <w:t xml:space="preserve"> = </w:t>
      </w:r>
      <w:r w:rsidR="007F3F87" w:rsidRPr="007F3F87">
        <w:rPr>
          <w:lang w:eastAsia="zh-CN"/>
        </w:rPr>
        <w:t>-.010</w:t>
      </w:r>
      <w:r w:rsidR="0049188B">
        <w:rPr>
          <w:lang w:eastAsia="zh-CN"/>
        </w:rPr>
        <w:t>, 95%CI =</w:t>
      </w:r>
      <w:r w:rsidR="00116064">
        <w:rPr>
          <w:lang w:eastAsia="zh-CN"/>
        </w:rPr>
        <w:t xml:space="preserve"> [</w:t>
      </w:r>
      <w:r w:rsidR="00116064" w:rsidRPr="00116064">
        <w:rPr>
          <w:lang w:eastAsia="zh-CN"/>
        </w:rPr>
        <w:t>-.017</w:t>
      </w:r>
      <w:r w:rsidR="00116064">
        <w:rPr>
          <w:lang w:eastAsia="zh-CN"/>
        </w:rPr>
        <w:t xml:space="preserve">, </w:t>
      </w:r>
      <w:r w:rsidR="00116064" w:rsidRPr="00116064">
        <w:rPr>
          <w:lang w:eastAsia="zh-CN"/>
        </w:rPr>
        <w:t>-.00</w:t>
      </w:r>
      <w:r w:rsidR="00116064">
        <w:rPr>
          <w:lang w:eastAsia="zh-CN"/>
        </w:rPr>
        <w:t>3</w:t>
      </w:r>
      <w:r w:rsidR="0049188B">
        <w:rPr>
          <w:lang w:eastAsia="zh-CN"/>
        </w:rPr>
        <w:t>];</w:t>
      </w:r>
      <w:r w:rsidR="0049188B">
        <w:rPr>
          <w:lang w:eastAsia="zh-CN"/>
        </w:rPr>
        <w:t xml:space="preserve"> Round 4: </w:t>
      </w:r>
      <w:r w:rsidR="0049188B" w:rsidRPr="00C72895">
        <w:rPr>
          <w:i/>
          <w:iCs/>
          <w:lang w:eastAsia="zh-CN"/>
        </w:rPr>
        <w:t>β</w:t>
      </w:r>
      <w:r w:rsidR="0049188B">
        <w:rPr>
          <w:lang w:eastAsia="zh-CN"/>
        </w:rPr>
        <w:t xml:space="preserve"> = </w:t>
      </w:r>
      <w:r w:rsidR="00FE5749" w:rsidRPr="00FE5749">
        <w:rPr>
          <w:lang w:eastAsia="zh-CN"/>
        </w:rPr>
        <w:t>-.045</w:t>
      </w:r>
      <w:r w:rsidR="0049188B">
        <w:rPr>
          <w:lang w:eastAsia="zh-CN"/>
        </w:rPr>
        <w:t>, 95%CI = [</w:t>
      </w:r>
      <w:r w:rsidR="00632D49" w:rsidRPr="00632D49">
        <w:rPr>
          <w:lang w:eastAsia="zh-CN"/>
        </w:rPr>
        <w:t>-.063</w:t>
      </w:r>
      <w:r w:rsidR="00632D49">
        <w:rPr>
          <w:lang w:eastAsia="zh-CN"/>
        </w:rPr>
        <w:t>,</w:t>
      </w:r>
      <w:r w:rsidR="00632D49" w:rsidRPr="00632D49">
        <w:rPr>
          <w:lang w:eastAsia="zh-CN"/>
        </w:rPr>
        <w:t xml:space="preserve"> -.02</w:t>
      </w:r>
      <w:r w:rsidR="00632D49">
        <w:rPr>
          <w:lang w:eastAsia="zh-CN"/>
        </w:rPr>
        <w:t>8</w:t>
      </w:r>
      <w:r w:rsidR="0049188B">
        <w:rPr>
          <w:lang w:eastAsia="zh-CN"/>
        </w:rPr>
        <w:t>]</w:t>
      </w:r>
      <w:r w:rsidR="00CA5DA5">
        <w:rPr>
          <w:lang w:eastAsia="zh-CN"/>
        </w:rPr>
        <w:t>)</w:t>
      </w:r>
      <w:r w:rsidR="00BB70ED">
        <w:rPr>
          <w:lang w:eastAsia="zh-CN"/>
        </w:rPr>
        <w:t xml:space="preserve">. </w:t>
      </w:r>
    </w:p>
    <w:p w14:paraId="457CEABA" w14:textId="6445B38A" w:rsidR="0070785A" w:rsidRDefault="0070785A" w:rsidP="00A63815">
      <w:pPr>
        <w:widowControl/>
        <w:ind w:firstLine="0"/>
        <w:rPr>
          <w:lang w:eastAsia="zh-CN"/>
        </w:rPr>
      </w:pPr>
    </w:p>
    <w:p w14:paraId="6105AA65" w14:textId="5950DB7F" w:rsidR="0070785A" w:rsidRDefault="00285D3D" w:rsidP="00A63815">
      <w:pPr>
        <w:widowControl/>
        <w:ind w:firstLine="0"/>
      </w:pPr>
      <w:r>
        <w:rPr>
          <w:noProof/>
        </w:rPr>
        <w:lastRenderedPageBreak/>
        <w:drawing>
          <wp:inline distT="0" distB="0" distL="0" distR="0" wp14:anchorId="0E0174BA" wp14:editId="376D6A9F">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1"/>
                    <a:stretch>
                      <a:fillRect/>
                    </a:stretch>
                  </pic:blipFill>
                  <pic:spPr>
                    <a:xfrm>
                      <a:off x="0" y="0"/>
                      <a:ext cx="5943600" cy="3676015"/>
                    </a:xfrm>
                    <a:prstGeom prst="rect">
                      <a:avLst/>
                    </a:prstGeom>
                  </pic:spPr>
                </pic:pic>
              </a:graphicData>
            </a:graphic>
          </wp:inline>
        </w:drawing>
      </w:r>
    </w:p>
    <w:p w14:paraId="0AF6BC22" w14:textId="2D32A026" w:rsidR="0070757C" w:rsidRDefault="0070757C" w:rsidP="00A63815">
      <w:pPr>
        <w:widowControl/>
        <w:ind w:firstLine="0"/>
        <w:rPr>
          <w:rFonts w:hint="eastAsia"/>
          <w:lang w:eastAsia="zh-CN"/>
        </w:rPr>
      </w:pPr>
      <w:r>
        <w:t xml:space="preserve">We further examined the </w:t>
      </w:r>
      <w:r w:rsidR="00AB7C0B">
        <w:t xml:space="preserve">moral loading change in each moral dimension. </w:t>
      </w:r>
      <w:r w:rsidR="000E64C0">
        <w:t xml:space="preserve">We used the moral loading of each dimension as dependent variable and year, party and their interaction as independent variable. We expected to find significant interactions between year and party, which could indicate the differences between party increased or decreased. </w:t>
      </w:r>
      <w:r w:rsidR="0051161C">
        <w:t xml:space="preserve">However, no significant </w:t>
      </w:r>
      <w:r w:rsidR="000E64C0">
        <w:t>effects</w:t>
      </w:r>
      <w:r w:rsidR="0051161C">
        <w:t xml:space="preserve"> were detected</w:t>
      </w:r>
      <w:r w:rsidR="004B53A0">
        <w:t xml:space="preserve"> (see figure 3)</w:t>
      </w:r>
      <w:r w:rsidR="0051161C">
        <w:t>.</w:t>
      </w:r>
      <w:r w:rsidR="00685BC3">
        <w:t xml:space="preserve"> The reason might be, first, that we only have 32 debates as variables, limiting the statistic power to detect </w:t>
      </w:r>
      <w:r w:rsidR="00555B3F">
        <w:t xml:space="preserve">small </w:t>
      </w:r>
      <w:r w:rsidR="00685BC3">
        <w:t>effect</w:t>
      </w:r>
      <w:r w:rsidR="00DF20EC">
        <w:t>s. S</w:t>
      </w:r>
      <w:r w:rsidR="00685BC3">
        <w:t xml:space="preserve">econd, </w:t>
      </w:r>
      <w:r w:rsidR="00DF20EC">
        <w:t xml:space="preserve">the loading in some years like 2004, 2008, and 2012 violated the trend of it in previous years. </w:t>
      </w:r>
      <w:r w:rsidR="00253DA3">
        <w:t xml:space="preserve">For example, in the care dimension, we can observe that the loading of two parties (two lines) diverged after 1976 but then merged again in 2004. </w:t>
      </w:r>
      <w:r w:rsidR="000370E0">
        <w:t xml:space="preserve">If we excluded these three years, we could get significant interaction effects for care, fairness, cheating, and authority. </w:t>
      </w:r>
      <w:r w:rsidR="00253DA3">
        <w:t xml:space="preserve"> </w:t>
      </w:r>
    </w:p>
    <w:p w14:paraId="222572BD" w14:textId="7ADA0953" w:rsidR="00A63815" w:rsidRDefault="00E17AC4" w:rsidP="00294598">
      <w:pPr>
        <w:pStyle w:val="Heading1"/>
        <w:ind w:left="0" w:firstLine="0"/>
        <w:jc w:val="left"/>
      </w:pPr>
      <w:r>
        <w:rPr>
          <w:noProof/>
        </w:rPr>
        <w:lastRenderedPageBreak/>
        <w:drawing>
          <wp:inline distT="0" distB="0" distL="0" distR="0" wp14:anchorId="19A4A4D6" wp14:editId="450CF26E">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2"/>
                    <a:stretch>
                      <a:fillRect/>
                    </a:stretch>
                  </pic:blipFill>
                  <pic:spPr>
                    <a:xfrm>
                      <a:off x="0" y="0"/>
                      <a:ext cx="5943600" cy="4226560"/>
                    </a:xfrm>
                    <a:prstGeom prst="rect">
                      <a:avLst/>
                    </a:prstGeom>
                  </pic:spPr>
                </pic:pic>
              </a:graphicData>
            </a:graphic>
          </wp:inline>
        </w:drawing>
      </w:r>
    </w:p>
    <w:p w14:paraId="4574A359" w14:textId="322601DE" w:rsidR="00891CA9" w:rsidRDefault="00AF1BC7" w:rsidP="006B74AF">
      <w:pPr>
        <w:pStyle w:val="Heading1"/>
        <w:ind w:left="0" w:firstLine="0"/>
        <w:rPr>
          <w:lang w:eastAsia="zh-CN"/>
        </w:rPr>
      </w:pPr>
      <w:r w:rsidRPr="009E2D9F">
        <w:rPr>
          <w:lang w:eastAsia="zh-CN"/>
        </w:rPr>
        <w:t>References</w:t>
      </w:r>
    </w:p>
    <w:p w14:paraId="1E4753D5" w14:textId="77777777" w:rsidR="00F00A98" w:rsidRPr="00F00A98" w:rsidRDefault="00891CA9" w:rsidP="00F00A98">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F00A98" w:rsidRPr="00F00A98">
        <w:rPr>
          <w:noProof/>
        </w:rPr>
        <w:t xml:space="preserve">Altheide, D. L., &amp; Snow, R. P. (1979). </w:t>
      </w:r>
      <w:r w:rsidR="00F00A98" w:rsidRPr="00F00A98">
        <w:rPr>
          <w:i/>
          <w:noProof/>
        </w:rPr>
        <w:t>Media Logic</w:t>
      </w:r>
      <w:r w:rsidR="00F00A98" w:rsidRPr="00F00A98">
        <w:rPr>
          <w:noProof/>
        </w:rPr>
        <w:t>. Beverly Hills, CA: Sage.</w:t>
      </w:r>
    </w:p>
    <w:p w14:paraId="78AA8B5C" w14:textId="77777777" w:rsidR="00F00A98" w:rsidRPr="00F00A98" w:rsidRDefault="00F00A98" w:rsidP="00F00A98">
      <w:pPr>
        <w:pStyle w:val="EndNoteBibliography"/>
        <w:ind w:left="720" w:hanging="720"/>
        <w:rPr>
          <w:noProof/>
        </w:rPr>
      </w:pPr>
      <w:r w:rsidRPr="00F00A98">
        <w:rPr>
          <w:noProof/>
        </w:rPr>
        <w:t xml:space="preserve">Altheide, D. L., &amp; Snow, R. P. (1988). Toward a theory of mediation. </w:t>
      </w:r>
      <w:r w:rsidRPr="00F00A98">
        <w:rPr>
          <w:i/>
          <w:noProof/>
        </w:rPr>
        <w:t>Annals of the International Communication Association, 11</w:t>
      </w:r>
      <w:r w:rsidRPr="00F00A98">
        <w:rPr>
          <w:noProof/>
        </w:rPr>
        <w:t xml:space="preserve">(1), 194-223. </w:t>
      </w:r>
    </w:p>
    <w:p w14:paraId="1614ABF8" w14:textId="77777777" w:rsidR="00F00A98" w:rsidRPr="00F00A98" w:rsidRDefault="00F00A98" w:rsidP="00F00A98">
      <w:pPr>
        <w:pStyle w:val="EndNoteBibliography"/>
        <w:ind w:left="720" w:hanging="720"/>
        <w:rPr>
          <w:noProof/>
        </w:rPr>
      </w:pPr>
      <w:r w:rsidRPr="00F00A98">
        <w:rPr>
          <w:noProof/>
        </w:rPr>
        <w:t xml:space="preserve">Altheide, D. L., &amp; Snow, R. P. (1991). </w:t>
      </w:r>
      <w:r w:rsidRPr="00F00A98">
        <w:rPr>
          <w:i/>
          <w:noProof/>
        </w:rPr>
        <w:t>Media Worlds in the Postjournalism Era</w:t>
      </w:r>
      <w:r w:rsidRPr="00F00A98">
        <w:rPr>
          <w:noProof/>
        </w:rPr>
        <w:t>. New York: Aldine de Gruyter.</w:t>
      </w:r>
    </w:p>
    <w:p w14:paraId="0F67CBA6" w14:textId="77777777" w:rsidR="00F00A98" w:rsidRPr="00F00A98" w:rsidRDefault="00F00A98" w:rsidP="00F00A98">
      <w:pPr>
        <w:pStyle w:val="EndNoteBibliography"/>
        <w:ind w:left="720" w:hanging="720"/>
        <w:rPr>
          <w:noProof/>
        </w:rPr>
      </w:pPr>
      <w:r w:rsidRPr="00F00A98">
        <w:rPr>
          <w:noProof/>
        </w:rPr>
        <w:t xml:space="preserve">Carlin, D. P. (1989). A defense of the “debate” in presidential debates. </w:t>
      </w:r>
      <w:r w:rsidRPr="00F00A98">
        <w:rPr>
          <w:i/>
          <w:noProof/>
        </w:rPr>
        <w:t>The Journal of the American Forensic Association, 25</w:t>
      </w:r>
      <w:r w:rsidRPr="00F00A98">
        <w:rPr>
          <w:noProof/>
        </w:rPr>
        <w:t xml:space="preserve">(4), 208-213. </w:t>
      </w:r>
    </w:p>
    <w:p w14:paraId="51521EFE" w14:textId="77777777" w:rsidR="00F00A98" w:rsidRPr="00F00A98" w:rsidRDefault="00F00A98" w:rsidP="00F00A98">
      <w:pPr>
        <w:pStyle w:val="EndNoteBibliography"/>
        <w:ind w:left="720" w:hanging="720"/>
        <w:rPr>
          <w:noProof/>
        </w:rPr>
      </w:pPr>
      <w:r w:rsidRPr="00F00A98">
        <w:rPr>
          <w:noProof/>
        </w:rPr>
        <w:t xml:space="preserve">Carlin, D. P. (1992). Presidential debates as focal points for campaign arguments. </w:t>
      </w:r>
    </w:p>
    <w:p w14:paraId="68EE430E" w14:textId="77777777" w:rsidR="00F00A98" w:rsidRPr="00F00A98" w:rsidRDefault="00F00A98" w:rsidP="00F00A98">
      <w:pPr>
        <w:pStyle w:val="EndNoteBibliography"/>
        <w:ind w:left="720" w:hanging="720"/>
        <w:rPr>
          <w:noProof/>
        </w:rPr>
      </w:pPr>
      <w:r w:rsidRPr="00F00A98">
        <w:rPr>
          <w:noProof/>
        </w:rPr>
        <w:t xml:space="preserve">Clifford, S., &amp; Jerit, J. (2013). How words do the work of politics: Moral foundations theory and the debate over stem cell research. </w:t>
      </w:r>
      <w:r w:rsidRPr="00F00A98">
        <w:rPr>
          <w:i/>
          <w:noProof/>
        </w:rPr>
        <w:t>The Journal of Politics, 75</w:t>
      </w:r>
      <w:r w:rsidRPr="00F00A98">
        <w:rPr>
          <w:noProof/>
        </w:rPr>
        <w:t xml:space="preserve">(3), 659-671. </w:t>
      </w:r>
    </w:p>
    <w:p w14:paraId="78BB786C" w14:textId="77777777" w:rsidR="00F00A98" w:rsidRPr="00F00A98" w:rsidRDefault="00F00A98" w:rsidP="00F00A98">
      <w:pPr>
        <w:pStyle w:val="EndNoteBibliography"/>
        <w:ind w:left="720" w:hanging="720"/>
        <w:rPr>
          <w:noProof/>
        </w:rPr>
      </w:pPr>
      <w:r w:rsidRPr="00F00A98">
        <w:rPr>
          <w:noProof/>
        </w:rPr>
        <w:t xml:space="preserve">Deerwester, S., Dumais, S. T., Furnas, G. W., Landauer, T. K., &amp; Harshman, R. (1990). Indexing by latent semantic analysis. </w:t>
      </w:r>
      <w:r w:rsidRPr="00F00A98">
        <w:rPr>
          <w:i/>
          <w:noProof/>
        </w:rPr>
        <w:t>Journal of the American society for information science, 41</w:t>
      </w:r>
      <w:r w:rsidRPr="00F00A98">
        <w:rPr>
          <w:noProof/>
        </w:rPr>
        <w:t xml:space="preserve">(6), 391-407. </w:t>
      </w:r>
    </w:p>
    <w:p w14:paraId="3356CFAC" w14:textId="77777777" w:rsidR="00F00A98" w:rsidRPr="00F00A98" w:rsidRDefault="00F00A98" w:rsidP="00F00A98">
      <w:pPr>
        <w:pStyle w:val="EndNoteBibliography"/>
        <w:ind w:left="720" w:hanging="720"/>
        <w:rPr>
          <w:noProof/>
        </w:rPr>
      </w:pPr>
      <w:r w:rsidRPr="00F00A98">
        <w:rPr>
          <w:noProof/>
        </w:rPr>
        <w:t xml:space="preserve">Ekström, M., Fornäs, J., Jansson, A., &amp; Jerslev, A. (2016). Three tasks for mediatization research: Contributions to an open agenda. </w:t>
      </w:r>
      <w:r w:rsidRPr="00F00A98">
        <w:rPr>
          <w:i/>
          <w:noProof/>
        </w:rPr>
        <w:t>Media, culture &amp; society, 38</w:t>
      </w:r>
      <w:r w:rsidRPr="00F00A98">
        <w:rPr>
          <w:noProof/>
        </w:rPr>
        <w:t xml:space="preserve">(7), 1090-1108. </w:t>
      </w:r>
    </w:p>
    <w:p w14:paraId="0B612E61" w14:textId="77777777" w:rsidR="00F00A98" w:rsidRPr="00F00A98" w:rsidRDefault="00F00A98" w:rsidP="00F00A98">
      <w:pPr>
        <w:pStyle w:val="EndNoteBibliography"/>
        <w:ind w:left="720" w:hanging="720"/>
        <w:rPr>
          <w:noProof/>
        </w:rPr>
      </w:pPr>
      <w:r w:rsidRPr="00F00A98">
        <w:rPr>
          <w:noProof/>
        </w:rPr>
        <w:t xml:space="preserve">Fernandes, D. (2020). Politics at the Mall: The Moral Foundations of Boycotts. </w:t>
      </w:r>
      <w:r w:rsidRPr="00F00A98">
        <w:rPr>
          <w:i/>
          <w:noProof/>
        </w:rPr>
        <w:t>Journal of Public Policy &amp; Marketing, 39</w:t>
      </w:r>
      <w:r w:rsidRPr="00F00A98">
        <w:rPr>
          <w:noProof/>
        </w:rPr>
        <w:t xml:space="preserve">(4), 494-513. </w:t>
      </w:r>
    </w:p>
    <w:p w14:paraId="35C9048F" w14:textId="77777777" w:rsidR="00F00A98" w:rsidRPr="00F00A98" w:rsidRDefault="00F00A98" w:rsidP="00F00A98">
      <w:pPr>
        <w:pStyle w:val="EndNoteBibliography"/>
        <w:ind w:left="720" w:hanging="720"/>
        <w:rPr>
          <w:noProof/>
        </w:rPr>
      </w:pPr>
      <w:r w:rsidRPr="00F00A98">
        <w:rPr>
          <w:noProof/>
        </w:rPr>
        <w:t xml:space="preserve">Goffman, E. (1973). </w:t>
      </w:r>
      <w:r w:rsidRPr="00F00A98">
        <w:rPr>
          <w:i/>
          <w:noProof/>
        </w:rPr>
        <w:t>The presentation of self in everyday life</w:t>
      </w:r>
      <w:r w:rsidRPr="00F00A98">
        <w:rPr>
          <w:noProof/>
        </w:rPr>
        <w:t xml:space="preserve">. Woodstock, New York Overlook </w:t>
      </w:r>
      <w:r w:rsidRPr="00F00A98">
        <w:rPr>
          <w:noProof/>
        </w:rPr>
        <w:lastRenderedPageBreak/>
        <w:t>Press.</w:t>
      </w:r>
    </w:p>
    <w:p w14:paraId="408872D3" w14:textId="77777777" w:rsidR="00F00A98" w:rsidRPr="00F00A98" w:rsidRDefault="00F00A98" w:rsidP="00F00A98">
      <w:pPr>
        <w:pStyle w:val="EndNoteBibliography"/>
        <w:ind w:left="720" w:hanging="720"/>
        <w:rPr>
          <w:noProof/>
        </w:rPr>
      </w:pPr>
      <w:r w:rsidRPr="00F00A98">
        <w:rPr>
          <w:noProof/>
        </w:rPr>
        <w:t xml:space="preserve">Graham, J., Haidt, J., Koleva, S., Motyl, M., Iyer, R., Wojcik, S. P., &amp; Ditto, P. H. (2013). Moral foundations theory: The pragmatic validity of moral pluralism. In </w:t>
      </w:r>
      <w:r w:rsidRPr="00F00A98">
        <w:rPr>
          <w:i/>
          <w:noProof/>
        </w:rPr>
        <w:t>Advances in experimental social psychology</w:t>
      </w:r>
      <w:r w:rsidRPr="00F00A98">
        <w:rPr>
          <w:noProof/>
        </w:rPr>
        <w:t xml:space="preserve"> (Vol. 47, pp. 55-130): Elsevier.</w:t>
      </w:r>
    </w:p>
    <w:p w14:paraId="076BC415" w14:textId="77777777" w:rsidR="00F00A98" w:rsidRPr="00F00A98" w:rsidRDefault="00F00A98" w:rsidP="00F00A98">
      <w:pPr>
        <w:pStyle w:val="EndNoteBibliography"/>
        <w:ind w:left="720" w:hanging="720"/>
        <w:rPr>
          <w:noProof/>
        </w:rPr>
      </w:pPr>
      <w:r w:rsidRPr="00F00A98">
        <w:rPr>
          <w:noProof/>
        </w:rPr>
        <w:t xml:space="preserve">Haidt, J. (2012). </w:t>
      </w:r>
      <w:r w:rsidRPr="00F00A98">
        <w:rPr>
          <w:i/>
          <w:noProof/>
        </w:rPr>
        <w:t>The righteous mind: Why good people are divided by politics and religion</w:t>
      </w:r>
      <w:r w:rsidRPr="00F00A98">
        <w:rPr>
          <w:noProof/>
        </w:rPr>
        <w:t>: Vintage.</w:t>
      </w:r>
    </w:p>
    <w:p w14:paraId="38F3AFFE" w14:textId="77777777" w:rsidR="00F00A98" w:rsidRPr="00F00A98" w:rsidRDefault="00F00A98" w:rsidP="00F00A98">
      <w:pPr>
        <w:pStyle w:val="EndNoteBibliography"/>
        <w:ind w:left="720" w:hanging="720"/>
        <w:rPr>
          <w:noProof/>
        </w:rPr>
      </w:pPr>
      <w:r w:rsidRPr="00F00A98">
        <w:rPr>
          <w:noProof/>
        </w:rPr>
        <w:t xml:space="preserve">Haidt, J., &amp; Graham, J. (2007). When morality opposes justice: Conservatives have moral intuitions that liberals may not recognize. </w:t>
      </w:r>
      <w:r w:rsidRPr="00F00A98">
        <w:rPr>
          <w:i/>
          <w:noProof/>
        </w:rPr>
        <w:t>Social Justice Research, 20</w:t>
      </w:r>
      <w:r w:rsidRPr="00F00A98">
        <w:rPr>
          <w:noProof/>
        </w:rPr>
        <w:t xml:space="preserve">(1), 98-116. </w:t>
      </w:r>
    </w:p>
    <w:p w14:paraId="39B72B85" w14:textId="77777777" w:rsidR="00F00A98" w:rsidRPr="00F00A98" w:rsidRDefault="00F00A98" w:rsidP="00F00A98">
      <w:pPr>
        <w:pStyle w:val="EndNoteBibliography"/>
        <w:ind w:left="720" w:hanging="720"/>
        <w:rPr>
          <w:noProof/>
        </w:rPr>
      </w:pPr>
      <w:r w:rsidRPr="00F00A98">
        <w:rPr>
          <w:noProof/>
        </w:rPr>
        <w:t xml:space="preserve">Haidt, J., &amp; Joseph, C. (2004). Intuitive ethics: How innately prepared intuitions generate culturally variable virtues. </w:t>
      </w:r>
      <w:r w:rsidRPr="00F00A98">
        <w:rPr>
          <w:i/>
          <w:noProof/>
        </w:rPr>
        <w:t>Daedalus, 133</w:t>
      </w:r>
      <w:r w:rsidRPr="00F00A98">
        <w:rPr>
          <w:noProof/>
        </w:rPr>
        <w:t xml:space="preserve">(4), 55-66. </w:t>
      </w:r>
    </w:p>
    <w:p w14:paraId="79C2C8C8" w14:textId="77777777" w:rsidR="00F00A98" w:rsidRPr="00F00A98" w:rsidRDefault="00F00A98" w:rsidP="00F00A98">
      <w:pPr>
        <w:pStyle w:val="EndNoteBibliography"/>
        <w:ind w:left="720" w:hanging="720"/>
        <w:rPr>
          <w:noProof/>
        </w:rPr>
      </w:pPr>
      <w:r w:rsidRPr="00F00A98">
        <w:rPr>
          <w:noProof/>
        </w:rPr>
        <w:t xml:space="preserve">Hjarvard, S. (2008). The mediatization of society. </w:t>
      </w:r>
      <w:r w:rsidRPr="00F00A98">
        <w:rPr>
          <w:i/>
          <w:noProof/>
        </w:rPr>
        <w:t>Nordicom review, 29</w:t>
      </w:r>
      <w:r w:rsidRPr="00F00A98">
        <w:rPr>
          <w:noProof/>
        </w:rPr>
        <w:t xml:space="preserve">(2), 102-131. </w:t>
      </w:r>
    </w:p>
    <w:p w14:paraId="781A41B8" w14:textId="77777777" w:rsidR="00F00A98" w:rsidRPr="00F00A98" w:rsidRDefault="00F00A98" w:rsidP="00F00A98">
      <w:pPr>
        <w:pStyle w:val="EndNoteBibliography"/>
        <w:ind w:left="720" w:hanging="720"/>
        <w:rPr>
          <w:noProof/>
        </w:rPr>
      </w:pPr>
      <w:r w:rsidRPr="00F00A98">
        <w:rPr>
          <w:noProof/>
        </w:rPr>
        <w:t xml:space="preserve">Hjarvard, S. P. (2013). </w:t>
      </w:r>
      <w:r w:rsidRPr="00F00A98">
        <w:rPr>
          <w:i/>
          <w:noProof/>
        </w:rPr>
        <w:t>The mediatization of culture and society</w:t>
      </w:r>
      <w:r w:rsidRPr="00F00A98">
        <w:rPr>
          <w:noProof/>
        </w:rPr>
        <w:t>. New York, NY: Routledge.</w:t>
      </w:r>
    </w:p>
    <w:p w14:paraId="28ACFBE1" w14:textId="77777777" w:rsidR="00F00A98" w:rsidRPr="00F00A98" w:rsidRDefault="00F00A98" w:rsidP="00F00A98">
      <w:pPr>
        <w:pStyle w:val="EndNoteBibliography"/>
        <w:ind w:left="720" w:hanging="720"/>
        <w:rPr>
          <w:noProof/>
        </w:rPr>
      </w:pPr>
      <w:r w:rsidRPr="00F00A98">
        <w:rPr>
          <w:noProof/>
        </w:rPr>
        <w:t xml:space="preserve">Hoover, J., Johnson, K., Boghrati, R., Graham, J., &amp; Dehghani, M. (2018). Moral framing and charitable donation: Integrating exploratory social media analyses and confirmatory experimentation. </w:t>
      </w:r>
      <w:r w:rsidRPr="00F00A98">
        <w:rPr>
          <w:i/>
          <w:noProof/>
        </w:rPr>
        <w:t>Collabra: Psychology, 4</w:t>
      </w:r>
      <w:r w:rsidRPr="00F00A98">
        <w:rPr>
          <w:noProof/>
        </w:rPr>
        <w:t xml:space="preserve">(1). </w:t>
      </w:r>
    </w:p>
    <w:p w14:paraId="4B8923E8" w14:textId="77777777" w:rsidR="00F00A98" w:rsidRPr="00F00A98" w:rsidRDefault="00F00A98" w:rsidP="00F00A98">
      <w:pPr>
        <w:pStyle w:val="EndNoteBibliography"/>
        <w:ind w:left="720" w:hanging="720"/>
        <w:rPr>
          <w:noProof/>
        </w:rPr>
      </w:pPr>
      <w:r w:rsidRPr="00F00A98">
        <w:rPr>
          <w:noProof/>
        </w:rPr>
        <w:t xml:space="preserve">Jackson-Beeck, M., &amp; Meadow, R. G. (1979). The triple agenda of presidential debates. </w:t>
      </w:r>
      <w:r w:rsidRPr="00F00A98">
        <w:rPr>
          <w:i/>
          <w:noProof/>
        </w:rPr>
        <w:t>Public Opinion Quarterly, 43</w:t>
      </w:r>
      <w:r w:rsidRPr="00F00A98">
        <w:rPr>
          <w:noProof/>
        </w:rPr>
        <w:t xml:space="preserve">(2), 173-180. </w:t>
      </w:r>
    </w:p>
    <w:p w14:paraId="67B6D578" w14:textId="77777777" w:rsidR="00F00A98" w:rsidRPr="00F00A98" w:rsidRDefault="00F00A98" w:rsidP="00F00A98">
      <w:pPr>
        <w:pStyle w:val="EndNoteBibliography"/>
        <w:ind w:left="720" w:hanging="720"/>
        <w:rPr>
          <w:noProof/>
        </w:rPr>
      </w:pPr>
      <w:r w:rsidRPr="00F00A98">
        <w:rPr>
          <w:noProof/>
        </w:rPr>
        <w:t xml:space="preserve">Koleva, S. P., Graham, J., Iyer, R., Ditto, P. H., &amp; Haidt, J. (2012). Tracing the threads: How five moral concerns (especially Purity) help explain culture war attitudes. </w:t>
      </w:r>
      <w:r w:rsidRPr="00F00A98">
        <w:rPr>
          <w:i/>
          <w:noProof/>
        </w:rPr>
        <w:t>Journal of Research in Personality, 46</w:t>
      </w:r>
      <w:r w:rsidRPr="00F00A98">
        <w:rPr>
          <w:noProof/>
        </w:rPr>
        <w:t xml:space="preserve">(2), 184-194. </w:t>
      </w:r>
    </w:p>
    <w:p w14:paraId="0DFC294F" w14:textId="77777777" w:rsidR="00F00A98" w:rsidRPr="00F00A98" w:rsidRDefault="00F00A98" w:rsidP="00F00A98">
      <w:pPr>
        <w:pStyle w:val="EndNoteBibliography"/>
        <w:ind w:left="720" w:hanging="720"/>
        <w:rPr>
          <w:noProof/>
        </w:rPr>
      </w:pPr>
      <w:r w:rsidRPr="00F00A98">
        <w:rPr>
          <w:noProof/>
        </w:rPr>
        <w:t xml:space="preserve">Kraft, P. W. (2018). Measuring morality in political attitude expression. </w:t>
      </w:r>
      <w:r w:rsidRPr="00F00A98">
        <w:rPr>
          <w:i/>
          <w:noProof/>
        </w:rPr>
        <w:t>The Journal of Politics, 80</w:t>
      </w:r>
      <w:r w:rsidRPr="00F00A98">
        <w:rPr>
          <w:noProof/>
        </w:rPr>
        <w:t xml:space="preserve">(3), 1028-1033. </w:t>
      </w:r>
    </w:p>
    <w:p w14:paraId="560268C4" w14:textId="77777777" w:rsidR="00F00A98" w:rsidRPr="00F00A98" w:rsidRDefault="00F00A98" w:rsidP="00F00A98">
      <w:pPr>
        <w:pStyle w:val="EndNoteBibliography"/>
        <w:ind w:left="720" w:hanging="720"/>
        <w:rPr>
          <w:noProof/>
        </w:rPr>
      </w:pPr>
      <w:r w:rsidRPr="00F00A98">
        <w:rPr>
          <w:noProof/>
        </w:rPr>
        <w:t xml:space="preserve">Lacy, S., Watson, B. R., Riffe, D., &amp; Lovejoy, J. (2015). Issues and best practices in content analysis. </w:t>
      </w:r>
      <w:r w:rsidRPr="00F00A98">
        <w:rPr>
          <w:i/>
          <w:noProof/>
        </w:rPr>
        <w:t>Journalism &amp; Mass Communication Quarterly, 92</w:t>
      </w:r>
      <w:r w:rsidRPr="00F00A98">
        <w:rPr>
          <w:noProof/>
        </w:rPr>
        <w:t xml:space="preserve">(4), 791-811. </w:t>
      </w:r>
    </w:p>
    <w:p w14:paraId="732DF557" w14:textId="77777777" w:rsidR="00F00A98" w:rsidRPr="00F00A98" w:rsidRDefault="00F00A98" w:rsidP="00F00A98">
      <w:pPr>
        <w:pStyle w:val="EndNoteBibliography"/>
        <w:ind w:left="720" w:hanging="720"/>
        <w:rPr>
          <w:noProof/>
        </w:rPr>
      </w:pPr>
      <w:r w:rsidRPr="00F00A98">
        <w:rPr>
          <w:noProof/>
        </w:rPr>
        <w:t xml:space="preserve">Landauer, T. K., &amp; Dumais, S. T. (1997). A solution to Plato's problem: The latent semantic analysis theory of acquisition, induction, and representation of knowledge. </w:t>
      </w:r>
      <w:r w:rsidRPr="00F00A98">
        <w:rPr>
          <w:i/>
          <w:noProof/>
        </w:rPr>
        <w:t>Psychological review, 104</w:t>
      </w:r>
      <w:r w:rsidRPr="00F00A98">
        <w:rPr>
          <w:noProof/>
        </w:rPr>
        <w:t xml:space="preserve">(2), 211. </w:t>
      </w:r>
    </w:p>
    <w:p w14:paraId="45B62E5C" w14:textId="77777777" w:rsidR="00F00A98" w:rsidRPr="00F00A98" w:rsidRDefault="00F00A98" w:rsidP="00F00A98">
      <w:pPr>
        <w:pStyle w:val="EndNoteBibliography"/>
        <w:ind w:left="720" w:hanging="720"/>
        <w:rPr>
          <w:noProof/>
        </w:rPr>
      </w:pPr>
      <w:r w:rsidRPr="00F00A98">
        <w:rPr>
          <w:noProof/>
        </w:rPr>
        <w:t xml:space="preserve">Lewis, P. G. (2019). Moral Foundations in the 2015-16 US Presidential Primary Debates: The Positive and Negative Moral Vocabulary of Partisan Elites. </w:t>
      </w:r>
      <w:r w:rsidRPr="00F00A98">
        <w:rPr>
          <w:i/>
          <w:noProof/>
        </w:rPr>
        <w:t>Social Sciences, 8</w:t>
      </w:r>
      <w:r w:rsidRPr="00F00A98">
        <w:rPr>
          <w:noProof/>
        </w:rPr>
        <w:t xml:space="preserve">(8), 233. </w:t>
      </w:r>
    </w:p>
    <w:p w14:paraId="73C2CA5B" w14:textId="77777777" w:rsidR="00F00A98" w:rsidRPr="00F00A98" w:rsidRDefault="00F00A98" w:rsidP="00F00A98">
      <w:pPr>
        <w:pStyle w:val="EndNoteBibliography"/>
        <w:ind w:left="720" w:hanging="720"/>
        <w:rPr>
          <w:noProof/>
        </w:rPr>
      </w:pPr>
      <w:r w:rsidRPr="00F00A98">
        <w:rPr>
          <w:noProof/>
        </w:rPr>
        <w:t xml:space="preserve">McKinney, M. S., &amp; Carlin, D. B. (2004). Political campaign debates. </w:t>
      </w:r>
      <w:r w:rsidRPr="00F00A98">
        <w:rPr>
          <w:i/>
          <w:noProof/>
        </w:rPr>
        <w:t>Handbook of political communication research</w:t>
      </w:r>
      <w:r w:rsidRPr="00F00A98">
        <w:rPr>
          <w:noProof/>
        </w:rPr>
        <w:t xml:space="preserve">, 203-234. </w:t>
      </w:r>
    </w:p>
    <w:p w14:paraId="2B7EF2BA" w14:textId="77777777" w:rsidR="00F00A98" w:rsidRPr="00F00A98" w:rsidRDefault="00F00A98" w:rsidP="00F00A98">
      <w:pPr>
        <w:pStyle w:val="EndNoteBibliography"/>
        <w:ind w:left="720" w:hanging="720"/>
        <w:rPr>
          <w:noProof/>
        </w:rPr>
      </w:pPr>
      <w:r w:rsidRPr="00F00A98">
        <w:rPr>
          <w:noProof/>
        </w:rPr>
        <w:t xml:space="preserve">Pennebaker, J. W., Boyd, R. L., Jordan, K., &amp; Blackburn, K. (2015). </w:t>
      </w:r>
      <w:r w:rsidRPr="00F00A98">
        <w:rPr>
          <w:i/>
          <w:noProof/>
        </w:rPr>
        <w:t>T​he Development and Psychometric Properties of LIWC2015</w:t>
      </w:r>
      <w:r w:rsidRPr="00F00A98">
        <w:rPr>
          <w:noProof/>
        </w:rPr>
        <w:t>. Austin, TX: University of Texas at Austin.</w:t>
      </w:r>
    </w:p>
    <w:p w14:paraId="53D12528" w14:textId="77777777" w:rsidR="00F00A98" w:rsidRPr="00F00A98" w:rsidRDefault="00F00A98" w:rsidP="00F00A98">
      <w:pPr>
        <w:pStyle w:val="EndNoteBibliography"/>
        <w:ind w:left="720" w:hanging="720"/>
        <w:rPr>
          <w:noProof/>
        </w:rPr>
      </w:pPr>
      <w:r w:rsidRPr="00F00A98">
        <w:rPr>
          <w:noProof/>
        </w:rPr>
        <w:t xml:space="preserve">Riffe, D., Lacy, S., &amp; Fico, F. (2014). </w:t>
      </w:r>
      <w:r w:rsidRPr="00F00A98">
        <w:rPr>
          <w:i/>
          <w:noProof/>
        </w:rPr>
        <w:t>Analyzing media messages: Using quantitative content analysis in research</w:t>
      </w:r>
      <w:r w:rsidRPr="00F00A98">
        <w:rPr>
          <w:noProof/>
        </w:rPr>
        <w:t xml:space="preserve"> (2 ed.). New York, NY: Psychology Press.</w:t>
      </w:r>
    </w:p>
    <w:p w14:paraId="0E821F16" w14:textId="77777777" w:rsidR="00F00A98" w:rsidRPr="00F00A98" w:rsidRDefault="00F00A98" w:rsidP="00F00A98">
      <w:pPr>
        <w:pStyle w:val="EndNoteBibliography"/>
        <w:ind w:left="720" w:hanging="720"/>
        <w:rPr>
          <w:noProof/>
        </w:rPr>
      </w:pPr>
      <w:r w:rsidRPr="00F00A98">
        <w:rPr>
          <w:noProof/>
        </w:rPr>
        <w:t xml:space="preserve">Sagi, E., &amp; Dehghani, M. (2014). Measuring moral rhetoric in text. </w:t>
      </w:r>
      <w:r w:rsidRPr="00F00A98">
        <w:rPr>
          <w:i/>
          <w:noProof/>
        </w:rPr>
        <w:t>Social science computer review, 32</w:t>
      </w:r>
      <w:r w:rsidRPr="00F00A98">
        <w:rPr>
          <w:noProof/>
        </w:rPr>
        <w:t xml:space="preserve">(2), 132-144. </w:t>
      </w:r>
    </w:p>
    <w:p w14:paraId="6723084F" w14:textId="77777777" w:rsidR="00F00A98" w:rsidRPr="00F00A98" w:rsidRDefault="00F00A98" w:rsidP="00F00A98">
      <w:pPr>
        <w:pStyle w:val="EndNoteBibliography"/>
        <w:ind w:left="720" w:hanging="720"/>
        <w:rPr>
          <w:noProof/>
        </w:rPr>
      </w:pPr>
      <w:r w:rsidRPr="00F00A98">
        <w:rPr>
          <w:noProof/>
        </w:rPr>
        <w:t xml:space="preserve">Strömbäck, J. (2008). Four phases of mediatization: An analysis of the mediatization of politics. </w:t>
      </w:r>
      <w:r w:rsidRPr="00F00A98">
        <w:rPr>
          <w:i/>
          <w:noProof/>
        </w:rPr>
        <w:t>The international journal of press/politics, 13</w:t>
      </w:r>
      <w:r w:rsidRPr="00F00A98">
        <w:rPr>
          <w:noProof/>
        </w:rPr>
        <w:t xml:space="preserve">(3), 228-246. </w:t>
      </w:r>
    </w:p>
    <w:p w14:paraId="36E5D999" w14:textId="22B95F4A" w:rsidR="00AF1BC7" w:rsidRDefault="00891CA9" w:rsidP="006B74AF">
      <w:pPr>
        <w:pStyle w:val="Heading1"/>
        <w:ind w:left="0" w:firstLine="0"/>
        <w:rPr>
          <w:lang w:eastAsia="zh-CN"/>
        </w:rPr>
      </w:pPr>
      <w:r>
        <w:rPr>
          <w:lang w:eastAsia="zh-CN"/>
        </w:rPr>
        <w:fldChar w:fldCharType="end"/>
      </w:r>
    </w:p>
    <w:p w14:paraId="3C895E25" w14:textId="77777777" w:rsidR="008F32EF" w:rsidRPr="008F32EF" w:rsidRDefault="008F32EF" w:rsidP="008F32EF">
      <w:pPr>
        <w:ind w:firstLine="0"/>
        <w:rPr>
          <w:lang w:eastAsia="zh-CN"/>
        </w:rPr>
      </w:pPr>
    </w:p>
    <w:sectPr w:rsidR="008F32EF" w:rsidRPr="008F32EF" w:rsidSect="008F6871">
      <w:headerReference w:type="default" r:id="rId13"/>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FFBC6" w14:textId="77777777" w:rsidR="009E0B55" w:rsidRDefault="009E0B55">
      <w:r>
        <w:separator/>
      </w:r>
    </w:p>
  </w:endnote>
  <w:endnote w:type="continuationSeparator" w:id="0">
    <w:p w14:paraId="47BA315A" w14:textId="77777777" w:rsidR="009E0B55" w:rsidRDefault="009E0B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8B58FC" w14:textId="77777777" w:rsidR="009E0B55" w:rsidRDefault="009E0B55">
      <w:r>
        <w:separator/>
      </w:r>
    </w:p>
  </w:footnote>
  <w:footnote w:type="continuationSeparator" w:id="0">
    <w:p w14:paraId="0EE69B53" w14:textId="77777777" w:rsidR="009E0B55" w:rsidRDefault="009E0B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540745" w:rsidRDefault="00540745"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795EF4BD" w:rsidR="00540745" w:rsidRDefault="00540745" w:rsidP="009C3DDA">
    <w:pPr>
      <w:widowControl/>
      <w:autoSpaceDE/>
      <w:autoSpaceDN/>
      <w:adjustRightInd/>
      <w:ind w:firstLine="0"/>
      <w:rPr>
        <w:lang w:eastAsia="zh-CN"/>
      </w:rPr>
    </w:pPr>
    <w:r>
      <w:rPr>
        <w:color w:val="333333"/>
        <w:shd w:val="clear" w:color="auto" w:fill="FFFFFF"/>
        <w:lang w:eastAsia="zh-CN"/>
      </w:rPr>
      <w:t xml:space="preserve">TRACKING MORAL FOUNDATION DIVERGENC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540745" w:rsidRDefault="00540745"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229D00E9" w:rsidR="00540745" w:rsidRDefault="00540745" w:rsidP="000D4B9F">
    <w:pPr>
      <w:widowControl/>
      <w:autoSpaceDE/>
      <w:autoSpaceDN/>
      <w:adjustRightInd/>
      <w:ind w:firstLine="0"/>
      <w:rPr>
        <w:lang w:eastAsia="zh-CN"/>
      </w:rPr>
    </w:pPr>
    <w:r>
      <w:rPr>
        <w:color w:val="333333"/>
        <w:shd w:val="clear" w:color="auto" w:fill="FFFFFF"/>
        <w:lang w:eastAsia="zh-CN"/>
      </w:rPr>
      <w:t xml:space="preserve">TRACKING MORAL FOUNDATION DIVERGENC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55&lt;/item&gt;&lt;item&gt;85&lt;/item&gt;&lt;item&gt;86&lt;/item&gt;&lt;item&gt;94&lt;/item&gt;&lt;item&gt;95&lt;/item&gt;&lt;item&gt;99&lt;/item&gt;&lt;item&gt;128&lt;/item&gt;&lt;item&gt;193&lt;/item&gt;&lt;item&gt;194&lt;/item&gt;&lt;item&gt;195&lt;/item&gt;&lt;item&gt;218&lt;/item&gt;&lt;item&gt;226&lt;/item&gt;&lt;item&gt;232&lt;/item&gt;&lt;item&gt;295&lt;/item&gt;&lt;item&gt;297&lt;/item&gt;&lt;item&gt;300&lt;/item&gt;&lt;item&gt;302&lt;/item&gt;&lt;item&gt;303&lt;/item&gt;&lt;item&gt;304&lt;/item&gt;&lt;item&gt;305&lt;/item&gt;&lt;item&gt;329&lt;/item&gt;&lt;item&gt;331&lt;/item&gt;&lt;item&gt;332&lt;/item&gt;&lt;item&gt;333&lt;/item&gt;&lt;item&gt;334&lt;/item&gt;&lt;/record-ids&gt;&lt;/item&gt;&lt;/Libraries&gt;"/>
  </w:docVars>
  <w:rsids>
    <w:rsidRoot w:val="00AE0707"/>
    <w:rsid w:val="00003BAB"/>
    <w:rsid w:val="00005473"/>
    <w:rsid w:val="0000617D"/>
    <w:rsid w:val="0001097B"/>
    <w:rsid w:val="00012DF3"/>
    <w:rsid w:val="000135CE"/>
    <w:rsid w:val="000144BE"/>
    <w:rsid w:val="0001775A"/>
    <w:rsid w:val="00017A98"/>
    <w:rsid w:val="00020737"/>
    <w:rsid w:val="00020CF0"/>
    <w:rsid w:val="00024AFC"/>
    <w:rsid w:val="00024B98"/>
    <w:rsid w:val="00025648"/>
    <w:rsid w:val="00025CF6"/>
    <w:rsid w:val="000267A8"/>
    <w:rsid w:val="000274F3"/>
    <w:rsid w:val="00030D78"/>
    <w:rsid w:val="000317BB"/>
    <w:rsid w:val="000342EA"/>
    <w:rsid w:val="00034376"/>
    <w:rsid w:val="00034EF6"/>
    <w:rsid w:val="000354B0"/>
    <w:rsid w:val="00035B4D"/>
    <w:rsid w:val="00036C3E"/>
    <w:rsid w:val="000370E0"/>
    <w:rsid w:val="000405AD"/>
    <w:rsid w:val="000415F0"/>
    <w:rsid w:val="00041B1E"/>
    <w:rsid w:val="00043928"/>
    <w:rsid w:val="00043C0B"/>
    <w:rsid w:val="00044025"/>
    <w:rsid w:val="00044683"/>
    <w:rsid w:val="00045F03"/>
    <w:rsid w:val="00047349"/>
    <w:rsid w:val="00047C13"/>
    <w:rsid w:val="000560CD"/>
    <w:rsid w:val="00056E9A"/>
    <w:rsid w:val="00061C23"/>
    <w:rsid w:val="00062624"/>
    <w:rsid w:val="00062F9C"/>
    <w:rsid w:val="0006305D"/>
    <w:rsid w:val="00064A67"/>
    <w:rsid w:val="0006579E"/>
    <w:rsid w:val="00070552"/>
    <w:rsid w:val="00070BF6"/>
    <w:rsid w:val="00073D74"/>
    <w:rsid w:val="00074AD2"/>
    <w:rsid w:val="00076659"/>
    <w:rsid w:val="00076D98"/>
    <w:rsid w:val="00076DB5"/>
    <w:rsid w:val="0007787A"/>
    <w:rsid w:val="00077D7E"/>
    <w:rsid w:val="00080B3D"/>
    <w:rsid w:val="0008185A"/>
    <w:rsid w:val="00081E6D"/>
    <w:rsid w:val="00081E71"/>
    <w:rsid w:val="00082346"/>
    <w:rsid w:val="000846CB"/>
    <w:rsid w:val="0009019A"/>
    <w:rsid w:val="000904F6"/>
    <w:rsid w:val="000955BF"/>
    <w:rsid w:val="00095A95"/>
    <w:rsid w:val="00095BCD"/>
    <w:rsid w:val="00096D94"/>
    <w:rsid w:val="00097120"/>
    <w:rsid w:val="000974E5"/>
    <w:rsid w:val="00097CA6"/>
    <w:rsid w:val="00097D13"/>
    <w:rsid w:val="000A1093"/>
    <w:rsid w:val="000A1281"/>
    <w:rsid w:val="000A12CC"/>
    <w:rsid w:val="000A2300"/>
    <w:rsid w:val="000A26F9"/>
    <w:rsid w:val="000A3224"/>
    <w:rsid w:val="000A3560"/>
    <w:rsid w:val="000A482C"/>
    <w:rsid w:val="000A5400"/>
    <w:rsid w:val="000A5601"/>
    <w:rsid w:val="000A6202"/>
    <w:rsid w:val="000A6CB6"/>
    <w:rsid w:val="000B025E"/>
    <w:rsid w:val="000B11F2"/>
    <w:rsid w:val="000B1A63"/>
    <w:rsid w:val="000B2127"/>
    <w:rsid w:val="000B22E5"/>
    <w:rsid w:val="000B2DB6"/>
    <w:rsid w:val="000B3608"/>
    <w:rsid w:val="000B425C"/>
    <w:rsid w:val="000B4F68"/>
    <w:rsid w:val="000B52DB"/>
    <w:rsid w:val="000B60D3"/>
    <w:rsid w:val="000B7FBE"/>
    <w:rsid w:val="000C0942"/>
    <w:rsid w:val="000C2133"/>
    <w:rsid w:val="000C2459"/>
    <w:rsid w:val="000C3257"/>
    <w:rsid w:val="000C448C"/>
    <w:rsid w:val="000C645B"/>
    <w:rsid w:val="000C6824"/>
    <w:rsid w:val="000C70C0"/>
    <w:rsid w:val="000C7E31"/>
    <w:rsid w:val="000D01AA"/>
    <w:rsid w:val="000D1196"/>
    <w:rsid w:val="000D1259"/>
    <w:rsid w:val="000D1F83"/>
    <w:rsid w:val="000D2333"/>
    <w:rsid w:val="000D2A42"/>
    <w:rsid w:val="000D2B36"/>
    <w:rsid w:val="000D3791"/>
    <w:rsid w:val="000D37FD"/>
    <w:rsid w:val="000D3B79"/>
    <w:rsid w:val="000D3B94"/>
    <w:rsid w:val="000D4B9F"/>
    <w:rsid w:val="000D5505"/>
    <w:rsid w:val="000D55AB"/>
    <w:rsid w:val="000D6592"/>
    <w:rsid w:val="000D698D"/>
    <w:rsid w:val="000D7029"/>
    <w:rsid w:val="000E1334"/>
    <w:rsid w:val="000E1BA3"/>
    <w:rsid w:val="000E278C"/>
    <w:rsid w:val="000E305F"/>
    <w:rsid w:val="000E4A52"/>
    <w:rsid w:val="000E5FCD"/>
    <w:rsid w:val="000E61DF"/>
    <w:rsid w:val="000E6219"/>
    <w:rsid w:val="000E64C0"/>
    <w:rsid w:val="000E6927"/>
    <w:rsid w:val="000E6F95"/>
    <w:rsid w:val="000E74BB"/>
    <w:rsid w:val="000F1249"/>
    <w:rsid w:val="000F2974"/>
    <w:rsid w:val="000F32FB"/>
    <w:rsid w:val="000F4CAE"/>
    <w:rsid w:val="000F534F"/>
    <w:rsid w:val="000F729D"/>
    <w:rsid w:val="000F79BA"/>
    <w:rsid w:val="000F7DB1"/>
    <w:rsid w:val="001002C8"/>
    <w:rsid w:val="00100319"/>
    <w:rsid w:val="001017E3"/>
    <w:rsid w:val="001029AC"/>
    <w:rsid w:val="00103401"/>
    <w:rsid w:val="00103CB8"/>
    <w:rsid w:val="00105FBF"/>
    <w:rsid w:val="0010611A"/>
    <w:rsid w:val="001103E3"/>
    <w:rsid w:val="0011201B"/>
    <w:rsid w:val="001123BC"/>
    <w:rsid w:val="001135E4"/>
    <w:rsid w:val="00115F5E"/>
    <w:rsid w:val="00116064"/>
    <w:rsid w:val="00120C3E"/>
    <w:rsid w:val="00122A49"/>
    <w:rsid w:val="00124719"/>
    <w:rsid w:val="0012471B"/>
    <w:rsid w:val="001257E8"/>
    <w:rsid w:val="0013082F"/>
    <w:rsid w:val="001312C3"/>
    <w:rsid w:val="001333BA"/>
    <w:rsid w:val="00133C62"/>
    <w:rsid w:val="00137269"/>
    <w:rsid w:val="00137D6E"/>
    <w:rsid w:val="00140EFF"/>
    <w:rsid w:val="00142EEC"/>
    <w:rsid w:val="00144C93"/>
    <w:rsid w:val="00150C7F"/>
    <w:rsid w:val="001517A6"/>
    <w:rsid w:val="00151E99"/>
    <w:rsid w:val="00152ADC"/>
    <w:rsid w:val="00152B49"/>
    <w:rsid w:val="00152C11"/>
    <w:rsid w:val="00153FDB"/>
    <w:rsid w:val="001551D6"/>
    <w:rsid w:val="00160D1E"/>
    <w:rsid w:val="001631A4"/>
    <w:rsid w:val="00164761"/>
    <w:rsid w:val="001670BE"/>
    <w:rsid w:val="00167B77"/>
    <w:rsid w:val="00170936"/>
    <w:rsid w:val="001728F1"/>
    <w:rsid w:val="00173630"/>
    <w:rsid w:val="00174121"/>
    <w:rsid w:val="001746CF"/>
    <w:rsid w:val="00175566"/>
    <w:rsid w:val="001757E5"/>
    <w:rsid w:val="00175C06"/>
    <w:rsid w:val="001774E0"/>
    <w:rsid w:val="001814BC"/>
    <w:rsid w:val="00181D7A"/>
    <w:rsid w:val="00182017"/>
    <w:rsid w:val="00182E72"/>
    <w:rsid w:val="00184F41"/>
    <w:rsid w:val="001860DB"/>
    <w:rsid w:val="00186B4F"/>
    <w:rsid w:val="001877EC"/>
    <w:rsid w:val="001943EA"/>
    <w:rsid w:val="001944BC"/>
    <w:rsid w:val="001946AC"/>
    <w:rsid w:val="00194CDC"/>
    <w:rsid w:val="00194D33"/>
    <w:rsid w:val="001963E5"/>
    <w:rsid w:val="001A4711"/>
    <w:rsid w:val="001A58A6"/>
    <w:rsid w:val="001A6C6D"/>
    <w:rsid w:val="001A6F6F"/>
    <w:rsid w:val="001B0443"/>
    <w:rsid w:val="001B0668"/>
    <w:rsid w:val="001B1A22"/>
    <w:rsid w:val="001B1BF1"/>
    <w:rsid w:val="001B22F5"/>
    <w:rsid w:val="001B2ECB"/>
    <w:rsid w:val="001B310B"/>
    <w:rsid w:val="001B3DA4"/>
    <w:rsid w:val="001B4948"/>
    <w:rsid w:val="001B521E"/>
    <w:rsid w:val="001B57E7"/>
    <w:rsid w:val="001B66DF"/>
    <w:rsid w:val="001B6C88"/>
    <w:rsid w:val="001B6F14"/>
    <w:rsid w:val="001C03B4"/>
    <w:rsid w:val="001C04C5"/>
    <w:rsid w:val="001C364F"/>
    <w:rsid w:val="001C3A9E"/>
    <w:rsid w:val="001C5A19"/>
    <w:rsid w:val="001C5D18"/>
    <w:rsid w:val="001C6ABB"/>
    <w:rsid w:val="001D0A07"/>
    <w:rsid w:val="001D0C00"/>
    <w:rsid w:val="001D222C"/>
    <w:rsid w:val="001D24D2"/>
    <w:rsid w:val="001D2843"/>
    <w:rsid w:val="001D487F"/>
    <w:rsid w:val="001D4989"/>
    <w:rsid w:val="001D4C08"/>
    <w:rsid w:val="001D6E6A"/>
    <w:rsid w:val="001D7539"/>
    <w:rsid w:val="001D7D5E"/>
    <w:rsid w:val="001E1421"/>
    <w:rsid w:val="001E40C5"/>
    <w:rsid w:val="001E524A"/>
    <w:rsid w:val="001E529B"/>
    <w:rsid w:val="001E5632"/>
    <w:rsid w:val="001E69EA"/>
    <w:rsid w:val="001E749E"/>
    <w:rsid w:val="001E7D90"/>
    <w:rsid w:val="001F1495"/>
    <w:rsid w:val="001F29AC"/>
    <w:rsid w:val="00200B77"/>
    <w:rsid w:val="00201386"/>
    <w:rsid w:val="00201596"/>
    <w:rsid w:val="00202632"/>
    <w:rsid w:val="002027AB"/>
    <w:rsid w:val="00202E41"/>
    <w:rsid w:val="00204615"/>
    <w:rsid w:val="0020498D"/>
    <w:rsid w:val="00205744"/>
    <w:rsid w:val="00205DD8"/>
    <w:rsid w:val="00206A38"/>
    <w:rsid w:val="002078A4"/>
    <w:rsid w:val="00212E5E"/>
    <w:rsid w:val="00213FFB"/>
    <w:rsid w:val="00214622"/>
    <w:rsid w:val="0021567A"/>
    <w:rsid w:val="00217696"/>
    <w:rsid w:val="00217AE8"/>
    <w:rsid w:val="002201AB"/>
    <w:rsid w:val="002220DC"/>
    <w:rsid w:val="00222548"/>
    <w:rsid w:val="00222748"/>
    <w:rsid w:val="002234A3"/>
    <w:rsid w:val="002241CE"/>
    <w:rsid w:val="00225C1F"/>
    <w:rsid w:val="00225CB0"/>
    <w:rsid w:val="0022645C"/>
    <w:rsid w:val="002267D6"/>
    <w:rsid w:val="0023072F"/>
    <w:rsid w:val="002362DB"/>
    <w:rsid w:val="002365D1"/>
    <w:rsid w:val="00236869"/>
    <w:rsid w:val="00241A85"/>
    <w:rsid w:val="00242981"/>
    <w:rsid w:val="00246691"/>
    <w:rsid w:val="00246833"/>
    <w:rsid w:val="00246889"/>
    <w:rsid w:val="00247A2D"/>
    <w:rsid w:val="00247C7E"/>
    <w:rsid w:val="00252033"/>
    <w:rsid w:val="00252B81"/>
    <w:rsid w:val="00253DA3"/>
    <w:rsid w:val="0025418C"/>
    <w:rsid w:val="00254518"/>
    <w:rsid w:val="002555F0"/>
    <w:rsid w:val="002570DE"/>
    <w:rsid w:val="00260F46"/>
    <w:rsid w:val="00263D61"/>
    <w:rsid w:val="0026450E"/>
    <w:rsid w:val="002656CA"/>
    <w:rsid w:val="00265FC5"/>
    <w:rsid w:val="00266558"/>
    <w:rsid w:val="002668F4"/>
    <w:rsid w:val="00266904"/>
    <w:rsid w:val="0026711C"/>
    <w:rsid w:val="00270940"/>
    <w:rsid w:val="002710C2"/>
    <w:rsid w:val="00271A2E"/>
    <w:rsid w:val="002720D7"/>
    <w:rsid w:val="00272252"/>
    <w:rsid w:val="00272467"/>
    <w:rsid w:val="00272F58"/>
    <w:rsid w:val="00273BBA"/>
    <w:rsid w:val="00274D6D"/>
    <w:rsid w:val="00281656"/>
    <w:rsid w:val="00282825"/>
    <w:rsid w:val="00283B2D"/>
    <w:rsid w:val="00283BE9"/>
    <w:rsid w:val="00283FAC"/>
    <w:rsid w:val="00284093"/>
    <w:rsid w:val="002843B5"/>
    <w:rsid w:val="00285979"/>
    <w:rsid w:val="00285D3D"/>
    <w:rsid w:val="00286ADE"/>
    <w:rsid w:val="0028706B"/>
    <w:rsid w:val="00290DB3"/>
    <w:rsid w:val="00293649"/>
    <w:rsid w:val="00293BEC"/>
    <w:rsid w:val="00294598"/>
    <w:rsid w:val="002956D8"/>
    <w:rsid w:val="00295EF9"/>
    <w:rsid w:val="002A03FC"/>
    <w:rsid w:val="002A04F2"/>
    <w:rsid w:val="002A16EE"/>
    <w:rsid w:val="002A32B1"/>
    <w:rsid w:val="002A678B"/>
    <w:rsid w:val="002B165C"/>
    <w:rsid w:val="002B1A1C"/>
    <w:rsid w:val="002B33A6"/>
    <w:rsid w:val="002B4595"/>
    <w:rsid w:val="002B706F"/>
    <w:rsid w:val="002B7A35"/>
    <w:rsid w:val="002C06FA"/>
    <w:rsid w:val="002C3256"/>
    <w:rsid w:val="002C5B49"/>
    <w:rsid w:val="002C6C0A"/>
    <w:rsid w:val="002D0C19"/>
    <w:rsid w:val="002D3B73"/>
    <w:rsid w:val="002D6305"/>
    <w:rsid w:val="002E246D"/>
    <w:rsid w:val="002E2728"/>
    <w:rsid w:val="002E276A"/>
    <w:rsid w:val="002E4797"/>
    <w:rsid w:val="002E72FA"/>
    <w:rsid w:val="002F000A"/>
    <w:rsid w:val="002F0295"/>
    <w:rsid w:val="002F3B50"/>
    <w:rsid w:val="002F601E"/>
    <w:rsid w:val="002F6560"/>
    <w:rsid w:val="002F6F5A"/>
    <w:rsid w:val="00301484"/>
    <w:rsid w:val="00302EB9"/>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C28"/>
    <w:rsid w:val="00336E63"/>
    <w:rsid w:val="0034048F"/>
    <w:rsid w:val="00342CA1"/>
    <w:rsid w:val="00342EAA"/>
    <w:rsid w:val="00343533"/>
    <w:rsid w:val="00343781"/>
    <w:rsid w:val="00345D77"/>
    <w:rsid w:val="003464F1"/>
    <w:rsid w:val="003544E4"/>
    <w:rsid w:val="003567B4"/>
    <w:rsid w:val="00357114"/>
    <w:rsid w:val="00360F3A"/>
    <w:rsid w:val="00366597"/>
    <w:rsid w:val="00366B9E"/>
    <w:rsid w:val="00370439"/>
    <w:rsid w:val="0037072C"/>
    <w:rsid w:val="003712ED"/>
    <w:rsid w:val="00372512"/>
    <w:rsid w:val="00372604"/>
    <w:rsid w:val="003731E2"/>
    <w:rsid w:val="00374915"/>
    <w:rsid w:val="003753DD"/>
    <w:rsid w:val="00375F76"/>
    <w:rsid w:val="0037606C"/>
    <w:rsid w:val="00376886"/>
    <w:rsid w:val="00377E9A"/>
    <w:rsid w:val="00381AB1"/>
    <w:rsid w:val="003824CF"/>
    <w:rsid w:val="00383451"/>
    <w:rsid w:val="0038349D"/>
    <w:rsid w:val="00383DAD"/>
    <w:rsid w:val="003845D6"/>
    <w:rsid w:val="00385761"/>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C97"/>
    <w:rsid w:val="003C3FC3"/>
    <w:rsid w:val="003C61BC"/>
    <w:rsid w:val="003D57A3"/>
    <w:rsid w:val="003D781A"/>
    <w:rsid w:val="003E140C"/>
    <w:rsid w:val="003E1D84"/>
    <w:rsid w:val="003E31F3"/>
    <w:rsid w:val="003E343B"/>
    <w:rsid w:val="003E7179"/>
    <w:rsid w:val="003F0687"/>
    <w:rsid w:val="003F0771"/>
    <w:rsid w:val="003F08E6"/>
    <w:rsid w:val="003F2582"/>
    <w:rsid w:val="003F3A3C"/>
    <w:rsid w:val="003F479E"/>
    <w:rsid w:val="003F6708"/>
    <w:rsid w:val="003F6FAD"/>
    <w:rsid w:val="0040049A"/>
    <w:rsid w:val="00402DCC"/>
    <w:rsid w:val="00403F47"/>
    <w:rsid w:val="0040420C"/>
    <w:rsid w:val="00405585"/>
    <w:rsid w:val="00407E85"/>
    <w:rsid w:val="0041072B"/>
    <w:rsid w:val="004109E1"/>
    <w:rsid w:val="00412516"/>
    <w:rsid w:val="004126C4"/>
    <w:rsid w:val="00415F33"/>
    <w:rsid w:val="0041696D"/>
    <w:rsid w:val="00416BBB"/>
    <w:rsid w:val="004170B1"/>
    <w:rsid w:val="00417213"/>
    <w:rsid w:val="0041746B"/>
    <w:rsid w:val="004174B6"/>
    <w:rsid w:val="004176CA"/>
    <w:rsid w:val="00417C80"/>
    <w:rsid w:val="004207A7"/>
    <w:rsid w:val="00421B73"/>
    <w:rsid w:val="00423F71"/>
    <w:rsid w:val="00425061"/>
    <w:rsid w:val="004255A8"/>
    <w:rsid w:val="00426619"/>
    <w:rsid w:val="00427043"/>
    <w:rsid w:val="00430BD9"/>
    <w:rsid w:val="004313EC"/>
    <w:rsid w:val="00431A1C"/>
    <w:rsid w:val="00433C7E"/>
    <w:rsid w:val="00433F79"/>
    <w:rsid w:val="0044092C"/>
    <w:rsid w:val="00440D88"/>
    <w:rsid w:val="004421AD"/>
    <w:rsid w:val="0044450E"/>
    <w:rsid w:val="0044752E"/>
    <w:rsid w:val="00450B36"/>
    <w:rsid w:val="00450CE5"/>
    <w:rsid w:val="00451BE5"/>
    <w:rsid w:val="004530D2"/>
    <w:rsid w:val="00454F25"/>
    <w:rsid w:val="00454F5C"/>
    <w:rsid w:val="00455E81"/>
    <w:rsid w:val="0045608C"/>
    <w:rsid w:val="00460ED5"/>
    <w:rsid w:val="0046139A"/>
    <w:rsid w:val="004614D0"/>
    <w:rsid w:val="004615F3"/>
    <w:rsid w:val="00461E0C"/>
    <w:rsid w:val="00463986"/>
    <w:rsid w:val="004703FA"/>
    <w:rsid w:val="0047142F"/>
    <w:rsid w:val="0047331E"/>
    <w:rsid w:val="0047342F"/>
    <w:rsid w:val="004740F3"/>
    <w:rsid w:val="00476260"/>
    <w:rsid w:val="00476C71"/>
    <w:rsid w:val="00476ECE"/>
    <w:rsid w:val="0047780C"/>
    <w:rsid w:val="0048008C"/>
    <w:rsid w:val="00482D17"/>
    <w:rsid w:val="00483EA8"/>
    <w:rsid w:val="00484F38"/>
    <w:rsid w:val="004853AF"/>
    <w:rsid w:val="00485D11"/>
    <w:rsid w:val="00490D3B"/>
    <w:rsid w:val="0049188B"/>
    <w:rsid w:val="004949E3"/>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53A0"/>
    <w:rsid w:val="004B644D"/>
    <w:rsid w:val="004B7BA0"/>
    <w:rsid w:val="004C093E"/>
    <w:rsid w:val="004C27A4"/>
    <w:rsid w:val="004C39AC"/>
    <w:rsid w:val="004C3D20"/>
    <w:rsid w:val="004C6524"/>
    <w:rsid w:val="004C7E1E"/>
    <w:rsid w:val="004C7ED7"/>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202"/>
    <w:rsid w:val="004F06E8"/>
    <w:rsid w:val="004F244D"/>
    <w:rsid w:val="004F3695"/>
    <w:rsid w:val="004F3F61"/>
    <w:rsid w:val="004F4C8A"/>
    <w:rsid w:val="004F594E"/>
    <w:rsid w:val="00500A43"/>
    <w:rsid w:val="00500ECF"/>
    <w:rsid w:val="005016B6"/>
    <w:rsid w:val="00501C57"/>
    <w:rsid w:val="005048D8"/>
    <w:rsid w:val="00506357"/>
    <w:rsid w:val="00506B87"/>
    <w:rsid w:val="00510D9A"/>
    <w:rsid w:val="0051161C"/>
    <w:rsid w:val="005154C7"/>
    <w:rsid w:val="00517971"/>
    <w:rsid w:val="005240AE"/>
    <w:rsid w:val="00524D0F"/>
    <w:rsid w:val="00525E6F"/>
    <w:rsid w:val="00526356"/>
    <w:rsid w:val="00526B95"/>
    <w:rsid w:val="00527100"/>
    <w:rsid w:val="00527A8F"/>
    <w:rsid w:val="0053195C"/>
    <w:rsid w:val="00532AC9"/>
    <w:rsid w:val="005346AE"/>
    <w:rsid w:val="00535D78"/>
    <w:rsid w:val="00537B7B"/>
    <w:rsid w:val="00537D17"/>
    <w:rsid w:val="00537EAC"/>
    <w:rsid w:val="005403BC"/>
    <w:rsid w:val="00540745"/>
    <w:rsid w:val="00540F01"/>
    <w:rsid w:val="00541040"/>
    <w:rsid w:val="00541609"/>
    <w:rsid w:val="00542BE6"/>
    <w:rsid w:val="00546B51"/>
    <w:rsid w:val="00546F98"/>
    <w:rsid w:val="00546FE7"/>
    <w:rsid w:val="005475CD"/>
    <w:rsid w:val="005476E9"/>
    <w:rsid w:val="0054772A"/>
    <w:rsid w:val="00547B26"/>
    <w:rsid w:val="0055120A"/>
    <w:rsid w:val="00551A21"/>
    <w:rsid w:val="00553525"/>
    <w:rsid w:val="00554ABE"/>
    <w:rsid w:val="00555B3F"/>
    <w:rsid w:val="005572F5"/>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2909"/>
    <w:rsid w:val="0057356E"/>
    <w:rsid w:val="00574352"/>
    <w:rsid w:val="0057454A"/>
    <w:rsid w:val="00574E1F"/>
    <w:rsid w:val="00575EC1"/>
    <w:rsid w:val="005771D7"/>
    <w:rsid w:val="00582931"/>
    <w:rsid w:val="00583396"/>
    <w:rsid w:val="005843E9"/>
    <w:rsid w:val="00584480"/>
    <w:rsid w:val="00586609"/>
    <w:rsid w:val="005953E9"/>
    <w:rsid w:val="005966E8"/>
    <w:rsid w:val="0059795B"/>
    <w:rsid w:val="005A262C"/>
    <w:rsid w:val="005A39C6"/>
    <w:rsid w:val="005A4C8B"/>
    <w:rsid w:val="005A5579"/>
    <w:rsid w:val="005A59BD"/>
    <w:rsid w:val="005A633F"/>
    <w:rsid w:val="005B0CDD"/>
    <w:rsid w:val="005B1D8F"/>
    <w:rsid w:val="005B2B17"/>
    <w:rsid w:val="005C05EE"/>
    <w:rsid w:val="005C15D5"/>
    <w:rsid w:val="005C194B"/>
    <w:rsid w:val="005C5C47"/>
    <w:rsid w:val="005C7293"/>
    <w:rsid w:val="005D02EE"/>
    <w:rsid w:val="005D106C"/>
    <w:rsid w:val="005D22BA"/>
    <w:rsid w:val="005D2E3A"/>
    <w:rsid w:val="005D5787"/>
    <w:rsid w:val="005D65D5"/>
    <w:rsid w:val="005D75B5"/>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FF8"/>
    <w:rsid w:val="005F7F12"/>
    <w:rsid w:val="0060210C"/>
    <w:rsid w:val="00603087"/>
    <w:rsid w:val="006038BE"/>
    <w:rsid w:val="00603FD6"/>
    <w:rsid w:val="00604086"/>
    <w:rsid w:val="006043F9"/>
    <w:rsid w:val="00605128"/>
    <w:rsid w:val="00607BAF"/>
    <w:rsid w:val="00607F95"/>
    <w:rsid w:val="00610F5A"/>
    <w:rsid w:val="00612D71"/>
    <w:rsid w:val="00612FC1"/>
    <w:rsid w:val="00614482"/>
    <w:rsid w:val="00615012"/>
    <w:rsid w:val="0061560A"/>
    <w:rsid w:val="0061620F"/>
    <w:rsid w:val="00616F4D"/>
    <w:rsid w:val="00617E58"/>
    <w:rsid w:val="00620AA5"/>
    <w:rsid w:val="00621B73"/>
    <w:rsid w:val="00623580"/>
    <w:rsid w:val="00624B1B"/>
    <w:rsid w:val="00625AD2"/>
    <w:rsid w:val="006260BD"/>
    <w:rsid w:val="00630575"/>
    <w:rsid w:val="00632D49"/>
    <w:rsid w:val="00632F89"/>
    <w:rsid w:val="006335C9"/>
    <w:rsid w:val="0063748E"/>
    <w:rsid w:val="00640482"/>
    <w:rsid w:val="00640759"/>
    <w:rsid w:val="00641AF9"/>
    <w:rsid w:val="00642EB2"/>
    <w:rsid w:val="00644402"/>
    <w:rsid w:val="00647590"/>
    <w:rsid w:val="00647C8D"/>
    <w:rsid w:val="006500FD"/>
    <w:rsid w:val="0065190D"/>
    <w:rsid w:val="006519C1"/>
    <w:rsid w:val="00651B6F"/>
    <w:rsid w:val="0065402C"/>
    <w:rsid w:val="00656993"/>
    <w:rsid w:val="0066040E"/>
    <w:rsid w:val="00661632"/>
    <w:rsid w:val="00662003"/>
    <w:rsid w:val="0066238B"/>
    <w:rsid w:val="00663001"/>
    <w:rsid w:val="006633FC"/>
    <w:rsid w:val="00663444"/>
    <w:rsid w:val="00665B97"/>
    <w:rsid w:val="00666BF8"/>
    <w:rsid w:val="00666F29"/>
    <w:rsid w:val="006676CB"/>
    <w:rsid w:val="00667A34"/>
    <w:rsid w:val="006703CE"/>
    <w:rsid w:val="006729D1"/>
    <w:rsid w:val="0067338D"/>
    <w:rsid w:val="006739A7"/>
    <w:rsid w:val="00677FFD"/>
    <w:rsid w:val="00685854"/>
    <w:rsid w:val="00685BC3"/>
    <w:rsid w:val="00687091"/>
    <w:rsid w:val="00690BAC"/>
    <w:rsid w:val="00690E14"/>
    <w:rsid w:val="00690F09"/>
    <w:rsid w:val="00691769"/>
    <w:rsid w:val="0069249A"/>
    <w:rsid w:val="00692AC1"/>
    <w:rsid w:val="00692B02"/>
    <w:rsid w:val="00692C0E"/>
    <w:rsid w:val="0069364C"/>
    <w:rsid w:val="00694C75"/>
    <w:rsid w:val="006962D6"/>
    <w:rsid w:val="006A079E"/>
    <w:rsid w:val="006A0B2D"/>
    <w:rsid w:val="006A0F6B"/>
    <w:rsid w:val="006A3C4F"/>
    <w:rsid w:val="006A4882"/>
    <w:rsid w:val="006A6303"/>
    <w:rsid w:val="006A6447"/>
    <w:rsid w:val="006A7BB7"/>
    <w:rsid w:val="006B027C"/>
    <w:rsid w:val="006B06F6"/>
    <w:rsid w:val="006B1722"/>
    <w:rsid w:val="006B294B"/>
    <w:rsid w:val="006B3A35"/>
    <w:rsid w:val="006B3CDD"/>
    <w:rsid w:val="006B3F9B"/>
    <w:rsid w:val="006B74AF"/>
    <w:rsid w:val="006C0197"/>
    <w:rsid w:val="006C16BC"/>
    <w:rsid w:val="006C2EE0"/>
    <w:rsid w:val="006C3557"/>
    <w:rsid w:val="006C3890"/>
    <w:rsid w:val="006C4AD4"/>
    <w:rsid w:val="006C76F2"/>
    <w:rsid w:val="006D17C0"/>
    <w:rsid w:val="006D2CD9"/>
    <w:rsid w:val="006D2EE8"/>
    <w:rsid w:val="006D3133"/>
    <w:rsid w:val="006D5EC9"/>
    <w:rsid w:val="006D7091"/>
    <w:rsid w:val="006E34AC"/>
    <w:rsid w:val="006E3AE6"/>
    <w:rsid w:val="006E50B0"/>
    <w:rsid w:val="006E5A42"/>
    <w:rsid w:val="006E7C24"/>
    <w:rsid w:val="006F44FB"/>
    <w:rsid w:val="006F4D92"/>
    <w:rsid w:val="006F57F8"/>
    <w:rsid w:val="006F7BC3"/>
    <w:rsid w:val="00700A2D"/>
    <w:rsid w:val="00702C5B"/>
    <w:rsid w:val="00703841"/>
    <w:rsid w:val="0070410F"/>
    <w:rsid w:val="0070757C"/>
    <w:rsid w:val="0070785A"/>
    <w:rsid w:val="007112EA"/>
    <w:rsid w:val="0071247E"/>
    <w:rsid w:val="007135C2"/>
    <w:rsid w:val="00714A2A"/>
    <w:rsid w:val="007155CB"/>
    <w:rsid w:val="007164EF"/>
    <w:rsid w:val="00717BE7"/>
    <w:rsid w:val="007200E9"/>
    <w:rsid w:val="007208B6"/>
    <w:rsid w:val="00722B0F"/>
    <w:rsid w:val="00724510"/>
    <w:rsid w:val="00725D1D"/>
    <w:rsid w:val="00727AF7"/>
    <w:rsid w:val="00727B38"/>
    <w:rsid w:val="00727DA6"/>
    <w:rsid w:val="007353CA"/>
    <w:rsid w:val="007357CE"/>
    <w:rsid w:val="007359AE"/>
    <w:rsid w:val="00736B9A"/>
    <w:rsid w:val="00736F2E"/>
    <w:rsid w:val="00737428"/>
    <w:rsid w:val="00740181"/>
    <w:rsid w:val="00740329"/>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119F"/>
    <w:rsid w:val="0075389C"/>
    <w:rsid w:val="0075453A"/>
    <w:rsid w:val="00754925"/>
    <w:rsid w:val="00755722"/>
    <w:rsid w:val="00756885"/>
    <w:rsid w:val="00756D7F"/>
    <w:rsid w:val="00757B0C"/>
    <w:rsid w:val="007609D8"/>
    <w:rsid w:val="00761C88"/>
    <w:rsid w:val="00761E05"/>
    <w:rsid w:val="007625A0"/>
    <w:rsid w:val="00762CD5"/>
    <w:rsid w:val="00762CDE"/>
    <w:rsid w:val="00763175"/>
    <w:rsid w:val="007633D1"/>
    <w:rsid w:val="00763D27"/>
    <w:rsid w:val="007662AF"/>
    <w:rsid w:val="00766EBB"/>
    <w:rsid w:val="00767958"/>
    <w:rsid w:val="00770BC8"/>
    <w:rsid w:val="00772887"/>
    <w:rsid w:val="007736B2"/>
    <w:rsid w:val="0077370D"/>
    <w:rsid w:val="00774E2E"/>
    <w:rsid w:val="00775569"/>
    <w:rsid w:val="00776DB4"/>
    <w:rsid w:val="00777C9C"/>
    <w:rsid w:val="00780232"/>
    <w:rsid w:val="0078156D"/>
    <w:rsid w:val="007818AF"/>
    <w:rsid w:val="00781CC3"/>
    <w:rsid w:val="00783084"/>
    <w:rsid w:val="00783C20"/>
    <w:rsid w:val="00784F0E"/>
    <w:rsid w:val="007850D1"/>
    <w:rsid w:val="007852CF"/>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74F"/>
    <w:rsid w:val="007A5839"/>
    <w:rsid w:val="007A5BD3"/>
    <w:rsid w:val="007B0114"/>
    <w:rsid w:val="007B16CE"/>
    <w:rsid w:val="007B3B56"/>
    <w:rsid w:val="007B5BA1"/>
    <w:rsid w:val="007C0419"/>
    <w:rsid w:val="007C0A14"/>
    <w:rsid w:val="007C5E7A"/>
    <w:rsid w:val="007C6828"/>
    <w:rsid w:val="007C7580"/>
    <w:rsid w:val="007D0086"/>
    <w:rsid w:val="007D035E"/>
    <w:rsid w:val="007D389D"/>
    <w:rsid w:val="007D3991"/>
    <w:rsid w:val="007D4A11"/>
    <w:rsid w:val="007D517E"/>
    <w:rsid w:val="007D51FB"/>
    <w:rsid w:val="007D5CF2"/>
    <w:rsid w:val="007D688D"/>
    <w:rsid w:val="007D6E0A"/>
    <w:rsid w:val="007D72E3"/>
    <w:rsid w:val="007D7F75"/>
    <w:rsid w:val="007E1256"/>
    <w:rsid w:val="007E1CEE"/>
    <w:rsid w:val="007E1F51"/>
    <w:rsid w:val="007E24E7"/>
    <w:rsid w:val="007E2A8B"/>
    <w:rsid w:val="007E3516"/>
    <w:rsid w:val="007E46CF"/>
    <w:rsid w:val="007E65C5"/>
    <w:rsid w:val="007E6A25"/>
    <w:rsid w:val="007E6EA7"/>
    <w:rsid w:val="007E73B8"/>
    <w:rsid w:val="007E75F6"/>
    <w:rsid w:val="007E7CC1"/>
    <w:rsid w:val="007E7E3A"/>
    <w:rsid w:val="007F02A3"/>
    <w:rsid w:val="007F138E"/>
    <w:rsid w:val="007F34AE"/>
    <w:rsid w:val="007F3F87"/>
    <w:rsid w:val="007F421E"/>
    <w:rsid w:val="007F7256"/>
    <w:rsid w:val="007F79B0"/>
    <w:rsid w:val="0080031F"/>
    <w:rsid w:val="00803A10"/>
    <w:rsid w:val="00803F9E"/>
    <w:rsid w:val="00804E9A"/>
    <w:rsid w:val="00807479"/>
    <w:rsid w:val="0081155B"/>
    <w:rsid w:val="00811596"/>
    <w:rsid w:val="00811CC5"/>
    <w:rsid w:val="00814D93"/>
    <w:rsid w:val="00814FD9"/>
    <w:rsid w:val="008153FC"/>
    <w:rsid w:val="00815F56"/>
    <w:rsid w:val="008161C8"/>
    <w:rsid w:val="00820054"/>
    <w:rsid w:val="00820DAE"/>
    <w:rsid w:val="00822207"/>
    <w:rsid w:val="008248A3"/>
    <w:rsid w:val="00827D21"/>
    <w:rsid w:val="00830E17"/>
    <w:rsid w:val="00832AC9"/>
    <w:rsid w:val="00832BDF"/>
    <w:rsid w:val="0083348D"/>
    <w:rsid w:val="0083576B"/>
    <w:rsid w:val="00835FA9"/>
    <w:rsid w:val="00837289"/>
    <w:rsid w:val="00837CCF"/>
    <w:rsid w:val="00840DED"/>
    <w:rsid w:val="00841582"/>
    <w:rsid w:val="0084284A"/>
    <w:rsid w:val="008434DF"/>
    <w:rsid w:val="008436B9"/>
    <w:rsid w:val="00844708"/>
    <w:rsid w:val="00844FE9"/>
    <w:rsid w:val="008472DD"/>
    <w:rsid w:val="00852044"/>
    <w:rsid w:val="00853BF7"/>
    <w:rsid w:val="008542D6"/>
    <w:rsid w:val="0085639E"/>
    <w:rsid w:val="00861ACE"/>
    <w:rsid w:val="0086328B"/>
    <w:rsid w:val="008649B0"/>
    <w:rsid w:val="00864FE0"/>
    <w:rsid w:val="00866A41"/>
    <w:rsid w:val="00866D4D"/>
    <w:rsid w:val="008673FC"/>
    <w:rsid w:val="00867452"/>
    <w:rsid w:val="008701D7"/>
    <w:rsid w:val="00872679"/>
    <w:rsid w:val="008735C8"/>
    <w:rsid w:val="008746B7"/>
    <w:rsid w:val="0087573F"/>
    <w:rsid w:val="00876A60"/>
    <w:rsid w:val="00876F17"/>
    <w:rsid w:val="00877B3C"/>
    <w:rsid w:val="00877E23"/>
    <w:rsid w:val="00880752"/>
    <w:rsid w:val="00882278"/>
    <w:rsid w:val="00882F9D"/>
    <w:rsid w:val="00883CCA"/>
    <w:rsid w:val="00883CEF"/>
    <w:rsid w:val="00884B41"/>
    <w:rsid w:val="00885E37"/>
    <w:rsid w:val="00890121"/>
    <w:rsid w:val="008913E8"/>
    <w:rsid w:val="00891CA9"/>
    <w:rsid w:val="008979AB"/>
    <w:rsid w:val="008A596A"/>
    <w:rsid w:val="008A6A77"/>
    <w:rsid w:val="008A7E31"/>
    <w:rsid w:val="008B1C0B"/>
    <w:rsid w:val="008B1C24"/>
    <w:rsid w:val="008B2337"/>
    <w:rsid w:val="008B3948"/>
    <w:rsid w:val="008B53AE"/>
    <w:rsid w:val="008B68B7"/>
    <w:rsid w:val="008C2DDF"/>
    <w:rsid w:val="008C3D1B"/>
    <w:rsid w:val="008C6A66"/>
    <w:rsid w:val="008C7399"/>
    <w:rsid w:val="008D05EF"/>
    <w:rsid w:val="008D2AC6"/>
    <w:rsid w:val="008D2E4F"/>
    <w:rsid w:val="008D46DD"/>
    <w:rsid w:val="008D5680"/>
    <w:rsid w:val="008D5698"/>
    <w:rsid w:val="008D6117"/>
    <w:rsid w:val="008D69B2"/>
    <w:rsid w:val="008E1960"/>
    <w:rsid w:val="008E1C43"/>
    <w:rsid w:val="008E21B0"/>
    <w:rsid w:val="008E2AF8"/>
    <w:rsid w:val="008E44D2"/>
    <w:rsid w:val="008E518A"/>
    <w:rsid w:val="008E6E6D"/>
    <w:rsid w:val="008E71B9"/>
    <w:rsid w:val="008F097C"/>
    <w:rsid w:val="008F0B90"/>
    <w:rsid w:val="008F1346"/>
    <w:rsid w:val="008F21D7"/>
    <w:rsid w:val="008F2320"/>
    <w:rsid w:val="008F32D6"/>
    <w:rsid w:val="008F32EF"/>
    <w:rsid w:val="008F47F5"/>
    <w:rsid w:val="008F4A67"/>
    <w:rsid w:val="008F5323"/>
    <w:rsid w:val="008F5972"/>
    <w:rsid w:val="008F6806"/>
    <w:rsid w:val="008F6871"/>
    <w:rsid w:val="008F78E9"/>
    <w:rsid w:val="009000BE"/>
    <w:rsid w:val="0090091E"/>
    <w:rsid w:val="009016CA"/>
    <w:rsid w:val="00903A76"/>
    <w:rsid w:val="0090400B"/>
    <w:rsid w:val="009128AD"/>
    <w:rsid w:val="0091331C"/>
    <w:rsid w:val="0091461D"/>
    <w:rsid w:val="00914C55"/>
    <w:rsid w:val="0091631F"/>
    <w:rsid w:val="00921DF7"/>
    <w:rsid w:val="009231D5"/>
    <w:rsid w:val="009246D4"/>
    <w:rsid w:val="0092501E"/>
    <w:rsid w:val="009260ED"/>
    <w:rsid w:val="00927106"/>
    <w:rsid w:val="00927498"/>
    <w:rsid w:val="00927EFB"/>
    <w:rsid w:val="00934DE9"/>
    <w:rsid w:val="00935843"/>
    <w:rsid w:val="00937088"/>
    <w:rsid w:val="00941026"/>
    <w:rsid w:val="009413C3"/>
    <w:rsid w:val="00942521"/>
    <w:rsid w:val="009429CD"/>
    <w:rsid w:val="00943762"/>
    <w:rsid w:val="00944380"/>
    <w:rsid w:val="00944464"/>
    <w:rsid w:val="0094472E"/>
    <w:rsid w:val="009467A1"/>
    <w:rsid w:val="00947026"/>
    <w:rsid w:val="00947C96"/>
    <w:rsid w:val="00947D84"/>
    <w:rsid w:val="00953C49"/>
    <w:rsid w:val="00955D35"/>
    <w:rsid w:val="009568C4"/>
    <w:rsid w:val="00956BB5"/>
    <w:rsid w:val="009570CA"/>
    <w:rsid w:val="0096002D"/>
    <w:rsid w:val="0096043C"/>
    <w:rsid w:val="009611D5"/>
    <w:rsid w:val="0096153B"/>
    <w:rsid w:val="00961845"/>
    <w:rsid w:val="00963AB4"/>
    <w:rsid w:val="00963C37"/>
    <w:rsid w:val="009659FE"/>
    <w:rsid w:val="0096761F"/>
    <w:rsid w:val="00967815"/>
    <w:rsid w:val="00970527"/>
    <w:rsid w:val="00970D52"/>
    <w:rsid w:val="00971235"/>
    <w:rsid w:val="00972300"/>
    <w:rsid w:val="009725B5"/>
    <w:rsid w:val="009738DE"/>
    <w:rsid w:val="00975009"/>
    <w:rsid w:val="00977D99"/>
    <w:rsid w:val="00980230"/>
    <w:rsid w:val="0098096A"/>
    <w:rsid w:val="00981336"/>
    <w:rsid w:val="00982D50"/>
    <w:rsid w:val="0098333D"/>
    <w:rsid w:val="009852DD"/>
    <w:rsid w:val="009857EA"/>
    <w:rsid w:val="009870C7"/>
    <w:rsid w:val="009905C6"/>
    <w:rsid w:val="00991639"/>
    <w:rsid w:val="00991D04"/>
    <w:rsid w:val="009926ED"/>
    <w:rsid w:val="00992D3B"/>
    <w:rsid w:val="00993AB9"/>
    <w:rsid w:val="00994CE2"/>
    <w:rsid w:val="009953DA"/>
    <w:rsid w:val="009955C3"/>
    <w:rsid w:val="0099650D"/>
    <w:rsid w:val="009969BB"/>
    <w:rsid w:val="009A0325"/>
    <w:rsid w:val="009A0572"/>
    <w:rsid w:val="009A05D1"/>
    <w:rsid w:val="009A2817"/>
    <w:rsid w:val="009A3BA8"/>
    <w:rsid w:val="009A4A0D"/>
    <w:rsid w:val="009A4AC6"/>
    <w:rsid w:val="009A51B6"/>
    <w:rsid w:val="009B1D81"/>
    <w:rsid w:val="009B2A45"/>
    <w:rsid w:val="009B2BFC"/>
    <w:rsid w:val="009B304B"/>
    <w:rsid w:val="009B5188"/>
    <w:rsid w:val="009B63BF"/>
    <w:rsid w:val="009C0255"/>
    <w:rsid w:val="009C0258"/>
    <w:rsid w:val="009C1E62"/>
    <w:rsid w:val="009C25E8"/>
    <w:rsid w:val="009C368F"/>
    <w:rsid w:val="009C3DDA"/>
    <w:rsid w:val="009C4F28"/>
    <w:rsid w:val="009C6C9D"/>
    <w:rsid w:val="009D0619"/>
    <w:rsid w:val="009D1F8A"/>
    <w:rsid w:val="009D224C"/>
    <w:rsid w:val="009D37C8"/>
    <w:rsid w:val="009D6B74"/>
    <w:rsid w:val="009D6BBC"/>
    <w:rsid w:val="009D71DA"/>
    <w:rsid w:val="009E0B55"/>
    <w:rsid w:val="009E2D9F"/>
    <w:rsid w:val="009E41E8"/>
    <w:rsid w:val="009E4440"/>
    <w:rsid w:val="009E4B3D"/>
    <w:rsid w:val="009E4BAD"/>
    <w:rsid w:val="009E7546"/>
    <w:rsid w:val="009F2D9D"/>
    <w:rsid w:val="009F34F0"/>
    <w:rsid w:val="009F5260"/>
    <w:rsid w:val="009F57A2"/>
    <w:rsid w:val="009F5A95"/>
    <w:rsid w:val="009F5D8F"/>
    <w:rsid w:val="009F63FD"/>
    <w:rsid w:val="009F6C71"/>
    <w:rsid w:val="00A015C5"/>
    <w:rsid w:val="00A03873"/>
    <w:rsid w:val="00A03AE4"/>
    <w:rsid w:val="00A04871"/>
    <w:rsid w:val="00A05598"/>
    <w:rsid w:val="00A077BF"/>
    <w:rsid w:val="00A07D98"/>
    <w:rsid w:val="00A10975"/>
    <w:rsid w:val="00A10F27"/>
    <w:rsid w:val="00A12597"/>
    <w:rsid w:val="00A13DBB"/>
    <w:rsid w:val="00A13E44"/>
    <w:rsid w:val="00A15E5E"/>
    <w:rsid w:val="00A15FA2"/>
    <w:rsid w:val="00A20F09"/>
    <w:rsid w:val="00A21676"/>
    <w:rsid w:val="00A22261"/>
    <w:rsid w:val="00A22C4C"/>
    <w:rsid w:val="00A24F85"/>
    <w:rsid w:val="00A268D9"/>
    <w:rsid w:val="00A30950"/>
    <w:rsid w:val="00A30DA6"/>
    <w:rsid w:val="00A36950"/>
    <w:rsid w:val="00A36F76"/>
    <w:rsid w:val="00A37E07"/>
    <w:rsid w:val="00A40D1E"/>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0F0"/>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B77"/>
    <w:rsid w:val="00A75DE1"/>
    <w:rsid w:val="00A7786E"/>
    <w:rsid w:val="00A77F83"/>
    <w:rsid w:val="00A87FA7"/>
    <w:rsid w:val="00A900D4"/>
    <w:rsid w:val="00A90254"/>
    <w:rsid w:val="00A9031C"/>
    <w:rsid w:val="00A9035B"/>
    <w:rsid w:val="00A90753"/>
    <w:rsid w:val="00A913B4"/>
    <w:rsid w:val="00A91C31"/>
    <w:rsid w:val="00A96DB8"/>
    <w:rsid w:val="00AA062B"/>
    <w:rsid w:val="00AA07C8"/>
    <w:rsid w:val="00AA1FAE"/>
    <w:rsid w:val="00AA203A"/>
    <w:rsid w:val="00AA2F47"/>
    <w:rsid w:val="00AA46AE"/>
    <w:rsid w:val="00AA5C87"/>
    <w:rsid w:val="00AA706D"/>
    <w:rsid w:val="00AB0A92"/>
    <w:rsid w:val="00AB25D5"/>
    <w:rsid w:val="00AB3A99"/>
    <w:rsid w:val="00AB3AAE"/>
    <w:rsid w:val="00AB5369"/>
    <w:rsid w:val="00AB6162"/>
    <w:rsid w:val="00AB6399"/>
    <w:rsid w:val="00AB6B3B"/>
    <w:rsid w:val="00AB6FA2"/>
    <w:rsid w:val="00AB7C0B"/>
    <w:rsid w:val="00AC1232"/>
    <w:rsid w:val="00AC148D"/>
    <w:rsid w:val="00AC177B"/>
    <w:rsid w:val="00AC17CD"/>
    <w:rsid w:val="00AC1DDC"/>
    <w:rsid w:val="00AC380A"/>
    <w:rsid w:val="00AC3C5F"/>
    <w:rsid w:val="00AC5BD3"/>
    <w:rsid w:val="00AC70DD"/>
    <w:rsid w:val="00AD519F"/>
    <w:rsid w:val="00AD5493"/>
    <w:rsid w:val="00AD6699"/>
    <w:rsid w:val="00AD760C"/>
    <w:rsid w:val="00AE002D"/>
    <w:rsid w:val="00AE0707"/>
    <w:rsid w:val="00AE1322"/>
    <w:rsid w:val="00AE259E"/>
    <w:rsid w:val="00AE26DB"/>
    <w:rsid w:val="00AE3B28"/>
    <w:rsid w:val="00AE5484"/>
    <w:rsid w:val="00AE56E2"/>
    <w:rsid w:val="00AE59CE"/>
    <w:rsid w:val="00AF1BC7"/>
    <w:rsid w:val="00AF1E91"/>
    <w:rsid w:val="00AF2911"/>
    <w:rsid w:val="00AF321F"/>
    <w:rsid w:val="00AF40F6"/>
    <w:rsid w:val="00AF433B"/>
    <w:rsid w:val="00AF5527"/>
    <w:rsid w:val="00AF59D7"/>
    <w:rsid w:val="00AF77CF"/>
    <w:rsid w:val="00B00519"/>
    <w:rsid w:val="00B02661"/>
    <w:rsid w:val="00B02D6D"/>
    <w:rsid w:val="00B05664"/>
    <w:rsid w:val="00B06E89"/>
    <w:rsid w:val="00B07161"/>
    <w:rsid w:val="00B07BC5"/>
    <w:rsid w:val="00B10C34"/>
    <w:rsid w:val="00B1258E"/>
    <w:rsid w:val="00B13736"/>
    <w:rsid w:val="00B1482C"/>
    <w:rsid w:val="00B148B1"/>
    <w:rsid w:val="00B148FE"/>
    <w:rsid w:val="00B15699"/>
    <w:rsid w:val="00B1604D"/>
    <w:rsid w:val="00B164D3"/>
    <w:rsid w:val="00B176AC"/>
    <w:rsid w:val="00B202C1"/>
    <w:rsid w:val="00B20F22"/>
    <w:rsid w:val="00B220F5"/>
    <w:rsid w:val="00B22406"/>
    <w:rsid w:val="00B23826"/>
    <w:rsid w:val="00B239A9"/>
    <w:rsid w:val="00B25B17"/>
    <w:rsid w:val="00B30B6B"/>
    <w:rsid w:val="00B3203B"/>
    <w:rsid w:val="00B35C88"/>
    <w:rsid w:val="00B35DCA"/>
    <w:rsid w:val="00B36512"/>
    <w:rsid w:val="00B36CF9"/>
    <w:rsid w:val="00B376DC"/>
    <w:rsid w:val="00B40200"/>
    <w:rsid w:val="00B40297"/>
    <w:rsid w:val="00B41EF6"/>
    <w:rsid w:val="00B42E9E"/>
    <w:rsid w:val="00B43687"/>
    <w:rsid w:val="00B44D42"/>
    <w:rsid w:val="00B46EBF"/>
    <w:rsid w:val="00B4733F"/>
    <w:rsid w:val="00B5159B"/>
    <w:rsid w:val="00B52B8B"/>
    <w:rsid w:val="00B54A42"/>
    <w:rsid w:val="00B55797"/>
    <w:rsid w:val="00B55A79"/>
    <w:rsid w:val="00B6265C"/>
    <w:rsid w:val="00B63709"/>
    <w:rsid w:val="00B64835"/>
    <w:rsid w:val="00B66454"/>
    <w:rsid w:val="00B667E5"/>
    <w:rsid w:val="00B70B30"/>
    <w:rsid w:val="00B70BA6"/>
    <w:rsid w:val="00B71978"/>
    <w:rsid w:val="00B720B7"/>
    <w:rsid w:val="00B74720"/>
    <w:rsid w:val="00B74D66"/>
    <w:rsid w:val="00B754D7"/>
    <w:rsid w:val="00B825F0"/>
    <w:rsid w:val="00B834F6"/>
    <w:rsid w:val="00B839F6"/>
    <w:rsid w:val="00B874FC"/>
    <w:rsid w:val="00B87A6C"/>
    <w:rsid w:val="00B906C5"/>
    <w:rsid w:val="00B91EFE"/>
    <w:rsid w:val="00B9282A"/>
    <w:rsid w:val="00B92E38"/>
    <w:rsid w:val="00B9439F"/>
    <w:rsid w:val="00B94B26"/>
    <w:rsid w:val="00B952DC"/>
    <w:rsid w:val="00B96BB8"/>
    <w:rsid w:val="00BA5951"/>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0ED"/>
    <w:rsid w:val="00BB76E8"/>
    <w:rsid w:val="00BC677F"/>
    <w:rsid w:val="00BC794F"/>
    <w:rsid w:val="00BD17AF"/>
    <w:rsid w:val="00BD23E1"/>
    <w:rsid w:val="00BD343C"/>
    <w:rsid w:val="00BD4EAF"/>
    <w:rsid w:val="00BD73A3"/>
    <w:rsid w:val="00BD74DB"/>
    <w:rsid w:val="00BD7AD8"/>
    <w:rsid w:val="00BD7C4B"/>
    <w:rsid w:val="00BD7E41"/>
    <w:rsid w:val="00BE06BF"/>
    <w:rsid w:val="00BE0737"/>
    <w:rsid w:val="00BE105B"/>
    <w:rsid w:val="00BE1497"/>
    <w:rsid w:val="00BE75A3"/>
    <w:rsid w:val="00BF187C"/>
    <w:rsid w:val="00BF4674"/>
    <w:rsid w:val="00BF621A"/>
    <w:rsid w:val="00C019CA"/>
    <w:rsid w:val="00C03A17"/>
    <w:rsid w:val="00C03B43"/>
    <w:rsid w:val="00C03D28"/>
    <w:rsid w:val="00C03FA3"/>
    <w:rsid w:val="00C05748"/>
    <w:rsid w:val="00C07256"/>
    <w:rsid w:val="00C07F7A"/>
    <w:rsid w:val="00C10668"/>
    <w:rsid w:val="00C139E8"/>
    <w:rsid w:val="00C14FDB"/>
    <w:rsid w:val="00C15224"/>
    <w:rsid w:val="00C16D82"/>
    <w:rsid w:val="00C1728B"/>
    <w:rsid w:val="00C2017D"/>
    <w:rsid w:val="00C203CA"/>
    <w:rsid w:val="00C27058"/>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F80"/>
    <w:rsid w:val="00C5349F"/>
    <w:rsid w:val="00C53818"/>
    <w:rsid w:val="00C55DDF"/>
    <w:rsid w:val="00C56473"/>
    <w:rsid w:val="00C60245"/>
    <w:rsid w:val="00C64BF3"/>
    <w:rsid w:val="00C66A38"/>
    <w:rsid w:val="00C6716C"/>
    <w:rsid w:val="00C67C3E"/>
    <w:rsid w:val="00C72171"/>
    <w:rsid w:val="00C72895"/>
    <w:rsid w:val="00C740A8"/>
    <w:rsid w:val="00C745B1"/>
    <w:rsid w:val="00C76221"/>
    <w:rsid w:val="00C76CDB"/>
    <w:rsid w:val="00C810E4"/>
    <w:rsid w:val="00C81AD0"/>
    <w:rsid w:val="00C81D55"/>
    <w:rsid w:val="00C8213D"/>
    <w:rsid w:val="00C830A1"/>
    <w:rsid w:val="00C834A6"/>
    <w:rsid w:val="00C838C7"/>
    <w:rsid w:val="00C83CD2"/>
    <w:rsid w:val="00C85AC6"/>
    <w:rsid w:val="00C86138"/>
    <w:rsid w:val="00C8626D"/>
    <w:rsid w:val="00C879C0"/>
    <w:rsid w:val="00C87CAF"/>
    <w:rsid w:val="00C91A2F"/>
    <w:rsid w:val="00C93094"/>
    <w:rsid w:val="00C93ED4"/>
    <w:rsid w:val="00C946D4"/>
    <w:rsid w:val="00C94E12"/>
    <w:rsid w:val="00C95195"/>
    <w:rsid w:val="00C956CE"/>
    <w:rsid w:val="00C97B98"/>
    <w:rsid w:val="00CA05B3"/>
    <w:rsid w:val="00CA11EB"/>
    <w:rsid w:val="00CA45FF"/>
    <w:rsid w:val="00CA53CD"/>
    <w:rsid w:val="00CA5B6A"/>
    <w:rsid w:val="00CA5BE0"/>
    <w:rsid w:val="00CA5DA5"/>
    <w:rsid w:val="00CA6766"/>
    <w:rsid w:val="00CA7CA7"/>
    <w:rsid w:val="00CB0424"/>
    <w:rsid w:val="00CB0A50"/>
    <w:rsid w:val="00CB0FC1"/>
    <w:rsid w:val="00CB1169"/>
    <w:rsid w:val="00CB699F"/>
    <w:rsid w:val="00CB6B7E"/>
    <w:rsid w:val="00CC0D2E"/>
    <w:rsid w:val="00CC15D3"/>
    <w:rsid w:val="00CC1D55"/>
    <w:rsid w:val="00CC25EA"/>
    <w:rsid w:val="00CC635B"/>
    <w:rsid w:val="00CC684F"/>
    <w:rsid w:val="00CC74D5"/>
    <w:rsid w:val="00CC7F4A"/>
    <w:rsid w:val="00CD1B6A"/>
    <w:rsid w:val="00CD37D9"/>
    <w:rsid w:val="00CD52DD"/>
    <w:rsid w:val="00CD57A5"/>
    <w:rsid w:val="00CD5902"/>
    <w:rsid w:val="00CD69E0"/>
    <w:rsid w:val="00CD6AF6"/>
    <w:rsid w:val="00CE0FC4"/>
    <w:rsid w:val="00CE2958"/>
    <w:rsid w:val="00CE2B21"/>
    <w:rsid w:val="00CE40FC"/>
    <w:rsid w:val="00CE4615"/>
    <w:rsid w:val="00CE65D6"/>
    <w:rsid w:val="00CE7D42"/>
    <w:rsid w:val="00CF0EDA"/>
    <w:rsid w:val="00CF3BFB"/>
    <w:rsid w:val="00CF4423"/>
    <w:rsid w:val="00CF4937"/>
    <w:rsid w:val="00CF4CC4"/>
    <w:rsid w:val="00CF61CE"/>
    <w:rsid w:val="00CF6A02"/>
    <w:rsid w:val="00D022DA"/>
    <w:rsid w:val="00D0358C"/>
    <w:rsid w:val="00D03E4A"/>
    <w:rsid w:val="00D04295"/>
    <w:rsid w:val="00D043F9"/>
    <w:rsid w:val="00D049EE"/>
    <w:rsid w:val="00D059D2"/>
    <w:rsid w:val="00D138DA"/>
    <w:rsid w:val="00D140AE"/>
    <w:rsid w:val="00D1601B"/>
    <w:rsid w:val="00D175EA"/>
    <w:rsid w:val="00D2070A"/>
    <w:rsid w:val="00D2186A"/>
    <w:rsid w:val="00D23E3C"/>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5CA"/>
    <w:rsid w:val="00D544D7"/>
    <w:rsid w:val="00D54716"/>
    <w:rsid w:val="00D557ED"/>
    <w:rsid w:val="00D56439"/>
    <w:rsid w:val="00D56A9C"/>
    <w:rsid w:val="00D57368"/>
    <w:rsid w:val="00D57DBF"/>
    <w:rsid w:val="00D6026B"/>
    <w:rsid w:val="00D60426"/>
    <w:rsid w:val="00D61410"/>
    <w:rsid w:val="00D61B07"/>
    <w:rsid w:val="00D623FD"/>
    <w:rsid w:val="00D62DBC"/>
    <w:rsid w:val="00D632CD"/>
    <w:rsid w:val="00D63615"/>
    <w:rsid w:val="00D640F3"/>
    <w:rsid w:val="00D6683A"/>
    <w:rsid w:val="00D66EF7"/>
    <w:rsid w:val="00D66FE2"/>
    <w:rsid w:val="00D71874"/>
    <w:rsid w:val="00D71D31"/>
    <w:rsid w:val="00D71F65"/>
    <w:rsid w:val="00D72367"/>
    <w:rsid w:val="00D734FE"/>
    <w:rsid w:val="00D74A19"/>
    <w:rsid w:val="00D7538A"/>
    <w:rsid w:val="00D75B0B"/>
    <w:rsid w:val="00D77412"/>
    <w:rsid w:val="00D80691"/>
    <w:rsid w:val="00D81CA7"/>
    <w:rsid w:val="00D82429"/>
    <w:rsid w:val="00D837A7"/>
    <w:rsid w:val="00D84AE4"/>
    <w:rsid w:val="00D85512"/>
    <w:rsid w:val="00D86850"/>
    <w:rsid w:val="00D86D4E"/>
    <w:rsid w:val="00D877EA"/>
    <w:rsid w:val="00D905DE"/>
    <w:rsid w:val="00D91635"/>
    <w:rsid w:val="00D9176E"/>
    <w:rsid w:val="00D91917"/>
    <w:rsid w:val="00D919B7"/>
    <w:rsid w:val="00D91C55"/>
    <w:rsid w:val="00D96E40"/>
    <w:rsid w:val="00D97CD1"/>
    <w:rsid w:val="00D97E3C"/>
    <w:rsid w:val="00D97F80"/>
    <w:rsid w:val="00DA0153"/>
    <w:rsid w:val="00DA03D3"/>
    <w:rsid w:val="00DA2129"/>
    <w:rsid w:val="00DA2B1B"/>
    <w:rsid w:val="00DB1D31"/>
    <w:rsid w:val="00DB289A"/>
    <w:rsid w:val="00DB2B8A"/>
    <w:rsid w:val="00DB5C0A"/>
    <w:rsid w:val="00DB7F67"/>
    <w:rsid w:val="00DC0CC7"/>
    <w:rsid w:val="00DC20B1"/>
    <w:rsid w:val="00DC2E6E"/>
    <w:rsid w:val="00DC4179"/>
    <w:rsid w:val="00DC482F"/>
    <w:rsid w:val="00DC5BCE"/>
    <w:rsid w:val="00DC65A4"/>
    <w:rsid w:val="00DC77BF"/>
    <w:rsid w:val="00DD13DF"/>
    <w:rsid w:val="00DD4C7A"/>
    <w:rsid w:val="00DD4CC4"/>
    <w:rsid w:val="00DD53B8"/>
    <w:rsid w:val="00DD7695"/>
    <w:rsid w:val="00DE0117"/>
    <w:rsid w:val="00DE191B"/>
    <w:rsid w:val="00DE2946"/>
    <w:rsid w:val="00DE3C30"/>
    <w:rsid w:val="00DE3D72"/>
    <w:rsid w:val="00DE4359"/>
    <w:rsid w:val="00DE46D3"/>
    <w:rsid w:val="00DE596A"/>
    <w:rsid w:val="00DE71AE"/>
    <w:rsid w:val="00DE7A44"/>
    <w:rsid w:val="00DF0CB4"/>
    <w:rsid w:val="00DF20EC"/>
    <w:rsid w:val="00DF22D7"/>
    <w:rsid w:val="00DF2A2C"/>
    <w:rsid w:val="00DF336C"/>
    <w:rsid w:val="00DF3C1B"/>
    <w:rsid w:val="00DF3C60"/>
    <w:rsid w:val="00DF4D2F"/>
    <w:rsid w:val="00DF6593"/>
    <w:rsid w:val="00E03E25"/>
    <w:rsid w:val="00E05946"/>
    <w:rsid w:val="00E05DC4"/>
    <w:rsid w:val="00E11702"/>
    <w:rsid w:val="00E12074"/>
    <w:rsid w:val="00E1463C"/>
    <w:rsid w:val="00E1558F"/>
    <w:rsid w:val="00E15ACA"/>
    <w:rsid w:val="00E16E00"/>
    <w:rsid w:val="00E174C0"/>
    <w:rsid w:val="00E17AC4"/>
    <w:rsid w:val="00E20CBB"/>
    <w:rsid w:val="00E21467"/>
    <w:rsid w:val="00E2313D"/>
    <w:rsid w:val="00E238F1"/>
    <w:rsid w:val="00E23CD2"/>
    <w:rsid w:val="00E2408C"/>
    <w:rsid w:val="00E25018"/>
    <w:rsid w:val="00E254FA"/>
    <w:rsid w:val="00E26170"/>
    <w:rsid w:val="00E30948"/>
    <w:rsid w:val="00E30FB8"/>
    <w:rsid w:val="00E317DA"/>
    <w:rsid w:val="00E32039"/>
    <w:rsid w:val="00E32643"/>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51945"/>
    <w:rsid w:val="00E56903"/>
    <w:rsid w:val="00E56D12"/>
    <w:rsid w:val="00E56F33"/>
    <w:rsid w:val="00E60256"/>
    <w:rsid w:val="00E6082C"/>
    <w:rsid w:val="00E6091E"/>
    <w:rsid w:val="00E60C02"/>
    <w:rsid w:val="00E61214"/>
    <w:rsid w:val="00E61215"/>
    <w:rsid w:val="00E6362A"/>
    <w:rsid w:val="00E66587"/>
    <w:rsid w:val="00E702AA"/>
    <w:rsid w:val="00E70409"/>
    <w:rsid w:val="00E70B68"/>
    <w:rsid w:val="00E71245"/>
    <w:rsid w:val="00E714D7"/>
    <w:rsid w:val="00E736CF"/>
    <w:rsid w:val="00E740E8"/>
    <w:rsid w:val="00E7513C"/>
    <w:rsid w:val="00E75B6B"/>
    <w:rsid w:val="00E7660F"/>
    <w:rsid w:val="00E7663E"/>
    <w:rsid w:val="00E779B5"/>
    <w:rsid w:val="00E77FF9"/>
    <w:rsid w:val="00E80ACD"/>
    <w:rsid w:val="00E817A7"/>
    <w:rsid w:val="00E82E09"/>
    <w:rsid w:val="00E8372B"/>
    <w:rsid w:val="00E8480E"/>
    <w:rsid w:val="00E84DF2"/>
    <w:rsid w:val="00E8589F"/>
    <w:rsid w:val="00E85C5E"/>
    <w:rsid w:val="00E85D2A"/>
    <w:rsid w:val="00E86B5B"/>
    <w:rsid w:val="00E90A94"/>
    <w:rsid w:val="00E9149F"/>
    <w:rsid w:val="00E933C6"/>
    <w:rsid w:val="00E95202"/>
    <w:rsid w:val="00E9612B"/>
    <w:rsid w:val="00E961CA"/>
    <w:rsid w:val="00E966E9"/>
    <w:rsid w:val="00E96FF9"/>
    <w:rsid w:val="00EA0806"/>
    <w:rsid w:val="00EA0E55"/>
    <w:rsid w:val="00EA159E"/>
    <w:rsid w:val="00EA6020"/>
    <w:rsid w:val="00EA6BD8"/>
    <w:rsid w:val="00EA78A1"/>
    <w:rsid w:val="00EB08F6"/>
    <w:rsid w:val="00EB1E90"/>
    <w:rsid w:val="00EB2658"/>
    <w:rsid w:val="00EB5304"/>
    <w:rsid w:val="00EB69A5"/>
    <w:rsid w:val="00EB6CA0"/>
    <w:rsid w:val="00EC0F51"/>
    <w:rsid w:val="00EC346E"/>
    <w:rsid w:val="00ED3046"/>
    <w:rsid w:val="00EE0F9C"/>
    <w:rsid w:val="00EE140E"/>
    <w:rsid w:val="00EE1AE1"/>
    <w:rsid w:val="00EE3AC0"/>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19A"/>
    <w:rsid w:val="00F02C48"/>
    <w:rsid w:val="00F05E5D"/>
    <w:rsid w:val="00F07433"/>
    <w:rsid w:val="00F07571"/>
    <w:rsid w:val="00F1035B"/>
    <w:rsid w:val="00F11132"/>
    <w:rsid w:val="00F20599"/>
    <w:rsid w:val="00F2134F"/>
    <w:rsid w:val="00F22516"/>
    <w:rsid w:val="00F2434F"/>
    <w:rsid w:val="00F25BB7"/>
    <w:rsid w:val="00F25F73"/>
    <w:rsid w:val="00F2643F"/>
    <w:rsid w:val="00F32113"/>
    <w:rsid w:val="00F34A22"/>
    <w:rsid w:val="00F34B9B"/>
    <w:rsid w:val="00F35861"/>
    <w:rsid w:val="00F43E4F"/>
    <w:rsid w:val="00F4480B"/>
    <w:rsid w:val="00F464F5"/>
    <w:rsid w:val="00F4797D"/>
    <w:rsid w:val="00F50673"/>
    <w:rsid w:val="00F50880"/>
    <w:rsid w:val="00F5339A"/>
    <w:rsid w:val="00F537C4"/>
    <w:rsid w:val="00F543B2"/>
    <w:rsid w:val="00F56C71"/>
    <w:rsid w:val="00F576A2"/>
    <w:rsid w:val="00F6002D"/>
    <w:rsid w:val="00F6014D"/>
    <w:rsid w:val="00F60155"/>
    <w:rsid w:val="00F607BE"/>
    <w:rsid w:val="00F60ECA"/>
    <w:rsid w:val="00F61E31"/>
    <w:rsid w:val="00F631D8"/>
    <w:rsid w:val="00F64D32"/>
    <w:rsid w:val="00F707F9"/>
    <w:rsid w:val="00F7113B"/>
    <w:rsid w:val="00F71B89"/>
    <w:rsid w:val="00F71BFC"/>
    <w:rsid w:val="00F71FDA"/>
    <w:rsid w:val="00F73A57"/>
    <w:rsid w:val="00F73D7D"/>
    <w:rsid w:val="00F74B19"/>
    <w:rsid w:val="00F764AA"/>
    <w:rsid w:val="00F76A45"/>
    <w:rsid w:val="00F7796D"/>
    <w:rsid w:val="00F81D05"/>
    <w:rsid w:val="00F83BA7"/>
    <w:rsid w:val="00F84567"/>
    <w:rsid w:val="00F904C4"/>
    <w:rsid w:val="00F91B99"/>
    <w:rsid w:val="00F91E7F"/>
    <w:rsid w:val="00F92E3D"/>
    <w:rsid w:val="00F94224"/>
    <w:rsid w:val="00F95F15"/>
    <w:rsid w:val="00F9618A"/>
    <w:rsid w:val="00F97464"/>
    <w:rsid w:val="00F97729"/>
    <w:rsid w:val="00F978B2"/>
    <w:rsid w:val="00F97C4E"/>
    <w:rsid w:val="00F97F62"/>
    <w:rsid w:val="00FA2F63"/>
    <w:rsid w:val="00FA4FC2"/>
    <w:rsid w:val="00FA567E"/>
    <w:rsid w:val="00FA5FC7"/>
    <w:rsid w:val="00FB03EC"/>
    <w:rsid w:val="00FB044C"/>
    <w:rsid w:val="00FB0612"/>
    <w:rsid w:val="00FB19D2"/>
    <w:rsid w:val="00FB37B4"/>
    <w:rsid w:val="00FB3F88"/>
    <w:rsid w:val="00FB6EF4"/>
    <w:rsid w:val="00FB7B1A"/>
    <w:rsid w:val="00FB7F45"/>
    <w:rsid w:val="00FC1543"/>
    <w:rsid w:val="00FC1AFC"/>
    <w:rsid w:val="00FC20A6"/>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49"/>
    <w:rsid w:val="00FE5C7A"/>
    <w:rsid w:val="00FE7108"/>
    <w:rsid w:val="00FF4844"/>
    <w:rsid w:val="00FF50D0"/>
    <w:rsid w:val="00FF5759"/>
    <w:rsid w:val="00FF5D0F"/>
    <w:rsid w:val="00FF6384"/>
    <w:rsid w:val="00FF6C95"/>
    <w:rsid w:val="00FF73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34829693">
      <w:bodyDiv w:val="1"/>
      <w:marLeft w:val="0"/>
      <w:marRight w:val="0"/>
      <w:marTop w:val="0"/>
      <w:marBottom w:val="0"/>
      <w:divBdr>
        <w:top w:val="none" w:sz="0" w:space="0" w:color="auto"/>
        <w:left w:val="none" w:sz="0" w:space="0" w:color="auto"/>
        <w:bottom w:val="none" w:sz="0" w:space="0" w:color="auto"/>
        <w:right w:val="none" w:sz="0" w:space="0" w:color="auto"/>
      </w:divBdr>
      <w:divsChild>
        <w:div w:id="1260871285">
          <w:marLeft w:val="0"/>
          <w:marRight w:val="0"/>
          <w:marTop w:val="0"/>
          <w:marBottom w:val="0"/>
          <w:divBdr>
            <w:top w:val="none" w:sz="0" w:space="0" w:color="auto"/>
            <w:left w:val="none" w:sz="0" w:space="0" w:color="auto"/>
            <w:bottom w:val="none" w:sz="0" w:space="0" w:color="auto"/>
            <w:right w:val="none" w:sz="0" w:space="0" w:color="auto"/>
          </w:divBdr>
        </w:div>
        <w:div w:id="1361279871">
          <w:marLeft w:val="0"/>
          <w:marRight w:val="0"/>
          <w:marTop w:val="0"/>
          <w:marBottom w:val="0"/>
          <w:divBdr>
            <w:top w:val="none" w:sz="0" w:space="0" w:color="auto"/>
            <w:left w:val="none" w:sz="0" w:space="0" w:color="auto"/>
            <w:bottom w:val="none" w:sz="0" w:space="0" w:color="auto"/>
            <w:right w:val="none" w:sz="0" w:space="0" w:color="auto"/>
          </w:divBdr>
        </w:div>
      </w:divsChild>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037578">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debates.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16</Pages>
  <Words>9974</Words>
  <Characters>5685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6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131</cp:revision>
  <cp:lastPrinted>2019-11-22T15:06:00Z</cp:lastPrinted>
  <dcterms:created xsi:type="dcterms:W3CDTF">2020-10-16T04:11:00Z</dcterms:created>
  <dcterms:modified xsi:type="dcterms:W3CDTF">2020-10-2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